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8CF0C" w14:textId="0CD85EF6" w:rsidR="00115F98" w:rsidRPr="00DA72DC" w:rsidRDefault="00754725" w:rsidP="00DA72DC">
      <w:pPr>
        <w:spacing w:line="480" w:lineRule="auto"/>
      </w:pPr>
      <w:r>
        <w:rPr>
          <w:b/>
          <w:bCs/>
        </w:rPr>
        <w:t>T</w:t>
      </w:r>
      <w:r w:rsidRPr="0070582B">
        <w:rPr>
          <w:b/>
          <w:bCs/>
        </w:rPr>
        <w:t>itle</w:t>
      </w:r>
      <w:r>
        <w:t xml:space="preserve">: </w:t>
      </w:r>
      <w:r w:rsidR="00FE4E0C">
        <w:t>Symbiotic nitrogen fixation reduces carbon costs of nitrogen acquisition under low, but not high, nitrogen availability</w:t>
      </w:r>
    </w:p>
    <w:p w14:paraId="296CE4EA" w14:textId="77777777" w:rsidR="00A754EC" w:rsidRDefault="00A754EC" w:rsidP="00DA72DC">
      <w:pPr>
        <w:spacing w:line="480" w:lineRule="auto"/>
        <w:rPr>
          <w:b/>
          <w:bCs/>
        </w:rPr>
      </w:pPr>
    </w:p>
    <w:p w14:paraId="12CF4620" w14:textId="649180BA" w:rsidR="00754725" w:rsidRPr="00AA5310" w:rsidRDefault="00754725" w:rsidP="00DA72DC">
      <w:pPr>
        <w:spacing w:line="480" w:lineRule="auto"/>
      </w:pPr>
      <w:r>
        <w:t>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r w:rsidR="00C56C83">
        <w:rPr>
          <w:vertAlign w:val="superscript"/>
        </w:rPr>
        <w:t>,*</w:t>
      </w:r>
    </w:p>
    <w:p w14:paraId="2E276304" w14:textId="667CFE6B" w:rsidR="00C56C83" w:rsidRDefault="00C56C83" w:rsidP="00DA72DC">
      <w:pPr>
        <w:spacing w:line="480" w:lineRule="auto"/>
        <w:rPr>
          <w:b/>
          <w:bCs/>
        </w:rPr>
      </w:pPr>
    </w:p>
    <w:p w14:paraId="11B70D55" w14:textId="4EB26DB4" w:rsidR="00754725" w:rsidRPr="00DA72DC" w:rsidRDefault="00754725" w:rsidP="00DA72DC">
      <w:pPr>
        <w:spacing w:line="480" w:lineRule="auto"/>
      </w:pPr>
      <w:r>
        <w:rPr>
          <w:vertAlign w:val="superscript"/>
        </w:rPr>
        <w:t>1</w:t>
      </w:r>
      <w:r>
        <w:t>Department of Biological Sciences, Texas Tech University, Lubbock, TX USA</w:t>
      </w:r>
    </w:p>
    <w:p w14:paraId="7F555C51" w14:textId="13A59BC8" w:rsidR="00A754EC" w:rsidRDefault="00A754EC" w:rsidP="00DA72DC">
      <w:pPr>
        <w:spacing w:line="480" w:lineRule="auto"/>
        <w:rPr>
          <w:b/>
        </w:rPr>
      </w:pPr>
    </w:p>
    <w:p w14:paraId="5355F908" w14:textId="3F3015F2" w:rsidR="00C56C83" w:rsidRPr="00984383" w:rsidRDefault="00C56C83" w:rsidP="00DA72DC">
      <w:pPr>
        <w:spacing w:line="480" w:lineRule="auto"/>
      </w:pPr>
      <w:r w:rsidRPr="00984383">
        <w:t>*Correspondence to:</w:t>
      </w:r>
    </w:p>
    <w:p w14:paraId="32C6C4D3" w14:textId="5A6DE2E4" w:rsidR="00C56C83" w:rsidRPr="00984383" w:rsidRDefault="00C56C83" w:rsidP="00DA72DC">
      <w:pPr>
        <w:spacing w:line="480" w:lineRule="auto"/>
      </w:pPr>
      <w:r w:rsidRPr="00984383">
        <w:t>Nicholas G. Smith</w:t>
      </w:r>
    </w:p>
    <w:p w14:paraId="44A62B08" w14:textId="20716E9A" w:rsidR="00C56C83" w:rsidRPr="00984383" w:rsidRDefault="00C56C83" w:rsidP="00DA72DC">
      <w:pPr>
        <w:spacing w:line="480" w:lineRule="auto"/>
      </w:pPr>
      <w:r w:rsidRPr="00984383">
        <w:t>2901 Main St.</w:t>
      </w:r>
    </w:p>
    <w:p w14:paraId="3AACC477" w14:textId="566EB1F3" w:rsidR="00C56C83" w:rsidRPr="00984383" w:rsidRDefault="00C56C83" w:rsidP="00DA72DC">
      <w:pPr>
        <w:spacing w:line="480" w:lineRule="auto"/>
      </w:pPr>
      <w:r w:rsidRPr="00984383">
        <w:t>Lubbock, TX 79409, USA</w:t>
      </w:r>
    </w:p>
    <w:p w14:paraId="6FADAC2A" w14:textId="7423F820" w:rsidR="00C56C83" w:rsidRPr="00984383" w:rsidRDefault="00C56C83" w:rsidP="00DA72DC">
      <w:pPr>
        <w:spacing w:line="480" w:lineRule="auto"/>
      </w:pPr>
      <w:r w:rsidRPr="00984383">
        <w:t>nick.smith@ttu.edu</w:t>
      </w:r>
    </w:p>
    <w:p w14:paraId="4F842D18" w14:textId="77777777" w:rsidR="00C56C83" w:rsidRDefault="00C56C83" w:rsidP="00DA72DC">
      <w:pPr>
        <w:spacing w:line="480" w:lineRule="auto"/>
        <w:rPr>
          <w:b/>
        </w:rPr>
      </w:pPr>
    </w:p>
    <w:p w14:paraId="36872CE1" w14:textId="7125BE74" w:rsidR="00754725" w:rsidRPr="002F526D" w:rsidRDefault="00754725" w:rsidP="00DA72DC">
      <w:pPr>
        <w:spacing w:line="480" w:lineRule="auto"/>
        <w:rPr>
          <w:b/>
        </w:rPr>
      </w:pPr>
      <w:r>
        <w:rPr>
          <w:b/>
        </w:rPr>
        <w:t>Manuscript details</w:t>
      </w:r>
    </w:p>
    <w:p w14:paraId="7AD173A6" w14:textId="16E53DEC" w:rsidR="00754725" w:rsidRDefault="00754725" w:rsidP="00DA72DC">
      <w:pPr>
        <w:spacing w:line="480" w:lineRule="auto"/>
        <w:rPr>
          <w:bCs/>
        </w:rPr>
      </w:pPr>
      <w:r w:rsidRPr="00895468">
        <w:rPr>
          <w:b/>
        </w:rPr>
        <w:t>Abstract:</w:t>
      </w:r>
      <w:r w:rsidR="00DA72DC" w:rsidRPr="00DA72DC">
        <w:rPr>
          <w:bCs/>
        </w:rPr>
        <w:t xml:space="preserve"> </w:t>
      </w:r>
      <w:r w:rsidR="00DA72DC">
        <w:rPr>
          <w:bCs/>
        </w:rPr>
        <w:t xml:space="preserve">XX </w:t>
      </w:r>
      <w:r w:rsidR="006569E0">
        <w:rPr>
          <w:bCs/>
        </w:rPr>
        <w:t>words</w:t>
      </w:r>
    </w:p>
    <w:p w14:paraId="504EA52F" w14:textId="73DC40BB" w:rsidR="00754725" w:rsidRDefault="00754725" w:rsidP="00DA72DC">
      <w:pPr>
        <w:spacing w:line="480" w:lineRule="auto"/>
        <w:rPr>
          <w:bCs/>
        </w:rPr>
      </w:pPr>
      <w:r w:rsidRPr="00006BDD">
        <w:rPr>
          <w:b/>
        </w:rPr>
        <w:t>Main text word count</w:t>
      </w:r>
      <w:r>
        <w:rPr>
          <w:bCs/>
        </w:rPr>
        <w:t>:</w:t>
      </w:r>
    </w:p>
    <w:p w14:paraId="7423DBE8" w14:textId="78AFD42E" w:rsidR="00754725" w:rsidRDefault="00754725" w:rsidP="00DA72DC">
      <w:pPr>
        <w:spacing w:line="480" w:lineRule="auto"/>
        <w:ind w:firstLine="720"/>
        <w:rPr>
          <w:bCs/>
        </w:rPr>
      </w:pPr>
      <w:r>
        <w:rPr>
          <w:bCs/>
        </w:rPr>
        <w:t xml:space="preserve">Introduction: </w:t>
      </w:r>
      <w:r w:rsidR="00DA72DC">
        <w:rPr>
          <w:bCs/>
        </w:rPr>
        <w:t xml:space="preserve">XX </w:t>
      </w:r>
      <w:r>
        <w:rPr>
          <w:bCs/>
        </w:rPr>
        <w:t>words</w:t>
      </w:r>
    </w:p>
    <w:p w14:paraId="1EB83956" w14:textId="5DA3D35B" w:rsidR="00754725" w:rsidRDefault="00754725" w:rsidP="00DA72DC">
      <w:pPr>
        <w:spacing w:line="480" w:lineRule="auto"/>
        <w:ind w:firstLine="720"/>
        <w:rPr>
          <w:bCs/>
        </w:rPr>
      </w:pPr>
      <w:r>
        <w:rPr>
          <w:bCs/>
        </w:rPr>
        <w:t xml:space="preserve">Methods: </w:t>
      </w:r>
      <w:r w:rsidR="00DA72DC">
        <w:rPr>
          <w:bCs/>
        </w:rPr>
        <w:t xml:space="preserve">XX </w:t>
      </w:r>
      <w:r>
        <w:rPr>
          <w:bCs/>
        </w:rPr>
        <w:t>words</w:t>
      </w:r>
    </w:p>
    <w:p w14:paraId="1C7C5B01" w14:textId="01CBEC84" w:rsidR="00754725" w:rsidRDefault="00754725" w:rsidP="00DA72DC">
      <w:pPr>
        <w:spacing w:line="480" w:lineRule="auto"/>
        <w:ind w:firstLine="720"/>
        <w:rPr>
          <w:bCs/>
        </w:rPr>
      </w:pPr>
      <w:r>
        <w:rPr>
          <w:bCs/>
        </w:rPr>
        <w:t xml:space="preserve">Results: </w:t>
      </w:r>
      <w:r w:rsidR="00DA72DC">
        <w:rPr>
          <w:bCs/>
        </w:rPr>
        <w:t xml:space="preserve">XX </w:t>
      </w:r>
      <w:r>
        <w:rPr>
          <w:bCs/>
        </w:rPr>
        <w:t>words (not including text in figures or tables)</w:t>
      </w:r>
    </w:p>
    <w:p w14:paraId="69BC0922" w14:textId="7C6ED460" w:rsidR="00754725" w:rsidRDefault="00754725" w:rsidP="00DA72DC">
      <w:pPr>
        <w:spacing w:line="480" w:lineRule="auto"/>
        <w:ind w:firstLine="720"/>
        <w:rPr>
          <w:bCs/>
        </w:rPr>
      </w:pPr>
      <w:r>
        <w:rPr>
          <w:bCs/>
        </w:rPr>
        <w:t>Discussion: XX words (XX % of total word count)</w:t>
      </w:r>
    </w:p>
    <w:p w14:paraId="6DB73A09" w14:textId="37B8AAF1" w:rsidR="00754725" w:rsidRDefault="00754725" w:rsidP="00DA72DC">
      <w:pPr>
        <w:spacing w:line="480" w:lineRule="auto"/>
        <w:rPr>
          <w:bCs/>
        </w:rPr>
      </w:pPr>
      <w:r w:rsidRPr="00006BDD">
        <w:rPr>
          <w:b/>
        </w:rPr>
        <w:t>References</w:t>
      </w:r>
      <w:r>
        <w:rPr>
          <w:bCs/>
        </w:rPr>
        <w:t>: XX</w:t>
      </w:r>
    </w:p>
    <w:p w14:paraId="293A5F8F" w14:textId="429A9376" w:rsidR="00754725" w:rsidRDefault="00754725" w:rsidP="00DA72DC">
      <w:pPr>
        <w:spacing w:line="480" w:lineRule="auto"/>
        <w:rPr>
          <w:bCs/>
        </w:rPr>
      </w:pPr>
      <w:r>
        <w:rPr>
          <w:b/>
        </w:rPr>
        <w:t>Tables and Figures</w:t>
      </w:r>
      <w:r>
        <w:rPr>
          <w:bCs/>
        </w:rPr>
        <w:t xml:space="preserve">: </w:t>
      </w:r>
      <w:r w:rsidR="006B734B">
        <w:rPr>
          <w:bCs/>
        </w:rPr>
        <w:t>5</w:t>
      </w:r>
      <w:r>
        <w:rPr>
          <w:bCs/>
        </w:rPr>
        <w:t xml:space="preserve"> tables, </w:t>
      </w:r>
      <w:r w:rsidR="001B24E0">
        <w:rPr>
          <w:bCs/>
        </w:rPr>
        <w:t>5</w:t>
      </w:r>
      <w:r>
        <w:rPr>
          <w:bCs/>
        </w:rPr>
        <w:t xml:space="preserve"> figures</w:t>
      </w:r>
    </w:p>
    <w:p w14:paraId="3F70C731" w14:textId="6490DDFE" w:rsidR="00754725" w:rsidRPr="00F73BB7" w:rsidRDefault="00754725" w:rsidP="00DA72DC">
      <w:pPr>
        <w:spacing w:line="480" w:lineRule="auto"/>
        <w:rPr>
          <w:bCs/>
        </w:rPr>
      </w:pPr>
      <w:r>
        <w:rPr>
          <w:b/>
        </w:rPr>
        <w:lastRenderedPageBreak/>
        <w:t>Supplemental Information</w:t>
      </w:r>
      <w:r>
        <w:rPr>
          <w:bCs/>
        </w:rPr>
        <w:t>: This manuscript reports XX tables and XX figures as supplemental information</w:t>
      </w:r>
      <w:r>
        <w:rPr>
          <w:b/>
        </w:rPr>
        <w:br w:type="page"/>
      </w:r>
    </w:p>
    <w:p w14:paraId="2A46FF76" w14:textId="037BDE8E" w:rsidR="00754725" w:rsidRDefault="003B6FAA" w:rsidP="00BB5F98">
      <w:pPr>
        <w:spacing w:line="480" w:lineRule="auto"/>
        <w:rPr>
          <w:b/>
          <w:bCs/>
        </w:rPr>
      </w:pPr>
      <w:r>
        <w:rPr>
          <w:b/>
          <w:bCs/>
        </w:rPr>
        <w:lastRenderedPageBreak/>
        <w:t>Abstract</w:t>
      </w:r>
    </w:p>
    <w:p w14:paraId="1D49131E" w14:textId="7822D2E8" w:rsidR="001A31D4" w:rsidRDefault="007A08C0" w:rsidP="00BB5F98">
      <w:pPr>
        <w:spacing w:line="480" w:lineRule="auto"/>
      </w:pPr>
      <w:r>
        <w:t>Many plant species form symbiotic associations with nitrogen fixing bacteria. Through this symbiosis, plants give photosynthate to the bacteria in exchange for nitrogen fixed from the atmosphere. This symbiosis forms an important link between carbon and nitrogen cycles in many ecosystems.</w:t>
      </w:r>
      <w:r w:rsidR="005E6154">
        <w:t xml:space="preserve"> However, the economics of this relationship under different background soil nitrogen availabilities are not well understood. </w:t>
      </w:r>
      <w:r w:rsidR="001A1184">
        <w:t>Here, we</w:t>
      </w:r>
      <w:r w:rsidR="005E6154">
        <w:t xml:space="preserve"> used a manipulation experiment to examine how the costs of nitrogen acquisition vary under a factorial combination of soil nitrogen availability and nitrogen fixing bacteria inoculation in</w:t>
      </w:r>
      <w:r w:rsidR="001A1184">
        <w:t xml:space="preserve"> </w:t>
      </w:r>
      <w:r w:rsidR="001A1184">
        <w:rPr>
          <w:i/>
          <w:iCs/>
        </w:rPr>
        <w:t xml:space="preserve">Glycine max </w:t>
      </w:r>
      <w:r w:rsidR="001A1184" w:rsidRPr="00462729">
        <w:t>L. (</w:t>
      </w:r>
      <w:proofErr w:type="spellStart"/>
      <w:r w:rsidR="001A1184" w:rsidRPr="00462729">
        <w:t>Merr</w:t>
      </w:r>
      <w:proofErr w:type="spellEnd"/>
      <w:r w:rsidR="001A1184" w:rsidRPr="00462729">
        <w:t>.)</w:t>
      </w:r>
      <w:r w:rsidR="005E6154">
        <w:t>.</w:t>
      </w:r>
      <w:r w:rsidR="001A1184">
        <w:t xml:space="preserve"> </w:t>
      </w:r>
      <w:r w:rsidR="00CA5FBB">
        <w:t xml:space="preserve">After a 7-week growth period, we </w:t>
      </w:r>
      <w:r w:rsidR="001A1184">
        <w:t>measured</w:t>
      </w:r>
      <w:r w:rsidR="005E6154">
        <w:t xml:space="preserve"> root, stem, leaf, and nodule</w:t>
      </w:r>
      <w:r w:rsidR="007C5DE3">
        <w:t xml:space="preserve"> biomass as well as</w:t>
      </w:r>
      <w:r w:rsidR="005E6154">
        <w:t xml:space="preserve"> carbon and nitrogen </w:t>
      </w:r>
      <w:proofErr w:type="gramStart"/>
      <w:r w:rsidR="007C5DE3">
        <w:t>amounts</w:t>
      </w:r>
      <w:proofErr w:type="gramEnd"/>
      <w:r w:rsidR="007C5DE3">
        <w:t xml:space="preserve"> of each organ. We used this information to assess</w:t>
      </w:r>
      <w:r w:rsidR="001A1184">
        <w:t xml:space="preserve"> structural carbon costs to acquire nitrogen, plant investments to nitrogen fixation, leaf nitrogen allocation, and whole plant growth. We found that structural carbon costs to acquire nitrogen </w:t>
      </w:r>
      <w:r w:rsidR="007C5DE3">
        <w:t xml:space="preserve">decreased with inoculation </w:t>
      </w:r>
      <w:r w:rsidR="0070788B">
        <w:t>in the low soil nitrogen availability treatment, but were unaffected by inoculation in the high soil nitrogen fertilization treatment</w:t>
      </w:r>
      <w:r w:rsidR="007C5DE3">
        <w:t>.</w:t>
      </w:r>
      <w:r w:rsidR="0070788B">
        <w:t xml:space="preserve"> The treatment differences were the result of greater plant nitrogen, rather than any change in belowground carbon allocation.</w:t>
      </w:r>
      <w:r w:rsidR="00571371">
        <w:t xml:space="preserve"> These results suggest that symbioses with nitrogen fixing bacteria reduce carbon costs of nitrogen acquisition, but only when soil nitrogen is low. This helps to explain the prevalence of plants capable of forming these associations in less fertile areas and demonstrates patterns that can help guide models linking carbon and nitrogen cycles in terrestrial ecosystems.</w:t>
      </w:r>
    </w:p>
    <w:p w14:paraId="6C178996" w14:textId="77777777" w:rsidR="003B6FAA" w:rsidRDefault="003B6FAA" w:rsidP="00BB5F98">
      <w:pPr>
        <w:spacing w:line="480" w:lineRule="auto"/>
        <w:rPr>
          <w:b/>
          <w:bCs/>
        </w:rPr>
      </w:pPr>
    </w:p>
    <w:p w14:paraId="5679DE14" w14:textId="44358146" w:rsidR="00754725" w:rsidRDefault="003B6FAA" w:rsidP="00BB5F98">
      <w:pPr>
        <w:spacing w:line="480" w:lineRule="auto"/>
        <w:rPr>
          <w:b/>
          <w:bCs/>
        </w:rPr>
      </w:pPr>
      <w:r>
        <w:rPr>
          <w:b/>
          <w:bCs/>
        </w:rPr>
        <w:t>Keywords</w:t>
      </w:r>
    </w:p>
    <w:p w14:paraId="60F62E0F" w14:textId="1BD42533" w:rsidR="003B6FAA" w:rsidRPr="00091EA0" w:rsidRDefault="00B62938" w:rsidP="00BB5F98">
      <w:pPr>
        <w:spacing w:line="480" w:lineRule="auto"/>
      </w:pPr>
      <w:r>
        <w:t>n</w:t>
      </w:r>
      <w:r w:rsidR="00091EA0" w:rsidRPr="00091EA0">
        <w:t>itrogen fixation</w:t>
      </w:r>
      <w:r w:rsidR="00091EA0">
        <w:t>; whole plant growth; greenhouse; crops; nutrient acquisition strategy</w:t>
      </w:r>
      <w:r w:rsidR="003B6FAA" w:rsidRPr="00091EA0">
        <w:br w:type="page"/>
      </w:r>
    </w:p>
    <w:p w14:paraId="71A9F274" w14:textId="38991947" w:rsidR="00C654B2" w:rsidRDefault="003B6FAA" w:rsidP="00642465">
      <w:pPr>
        <w:spacing w:line="480" w:lineRule="auto"/>
      </w:pPr>
      <w:r>
        <w:rPr>
          <w:b/>
          <w:bCs/>
        </w:rPr>
        <w:lastRenderedPageBreak/>
        <w:t>Introduction</w:t>
      </w:r>
    </w:p>
    <w:p w14:paraId="337B3508" w14:textId="69102A78" w:rsidR="001B766A" w:rsidRDefault="00521B92" w:rsidP="003C2C84">
      <w:pPr>
        <w:spacing w:line="480" w:lineRule="auto"/>
        <w:ind w:firstLine="720"/>
      </w:pPr>
      <w:r>
        <w:t xml:space="preserve">Terrestrial </w:t>
      </w:r>
      <w:r w:rsidR="00C654B2">
        <w:t>eco</w:t>
      </w:r>
      <w:r>
        <w:t>system</w:t>
      </w:r>
      <w:r w:rsidR="00FD4D4C">
        <w:t xml:space="preserve"> processe</w:t>
      </w:r>
      <w:r>
        <w:t>s are regulated</w:t>
      </w:r>
      <w:r w:rsidR="00FD4D4C">
        <w:t>, in part,</w:t>
      </w:r>
      <w:r>
        <w:t xml:space="preserve"> by </w:t>
      </w:r>
      <w:r w:rsidR="00FD4D4C">
        <w:t xml:space="preserve">interactions between </w:t>
      </w:r>
      <w:r>
        <w:t>carbon and nitrogen cycles</w:t>
      </w:r>
      <w:r w:rsidR="009A02EE">
        <w:t>. As a result, terrestrial biosphere models</w:t>
      </w:r>
      <w:r w:rsidR="00DA72DC">
        <w:t xml:space="preserve"> are</w:t>
      </w:r>
      <w:r w:rsidR="00F01DF2">
        <w:t xml:space="preserve"> beginning to include coupled carbon and nitrogen cycle</w:t>
      </w:r>
      <w:r w:rsidR="00EE601F">
        <w:t>s</w:t>
      </w:r>
      <w:r w:rsidR="00FD4D4C">
        <w:t xml:space="preserve"> to more realistically </w:t>
      </w:r>
      <w:r w:rsidR="00F01DF2">
        <w:t xml:space="preserve">simulate past, present, and future </w:t>
      </w:r>
      <w:r w:rsidR="00813CB8">
        <w:t xml:space="preserve">atmosphere-biosphere </w:t>
      </w:r>
      <w:r w:rsidR="00F01DF2">
        <w:t>fluxes</w:t>
      </w:r>
      <w:r w:rsidR="007B6971">
        <w:t xml:space="preserve"> </w:t>
      </w:r>
      <w:r w:rsidR="00D32CFF">
        <w:fldChar w:fldCharType="begin" w:fldLock="1"/>
      </w:r>
      <w:r w:rsidR="00D32CFF">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rsidR="00D32CFF">
        <w:fldChar w:fldCharType="separate"/>
      </w:r>
      <w:r w:rsidR="00D32CFF" w:rsidRPr="00D32CFF">
        <w:rPr>
          <w:noProof/>
        </w:rPr>
        <w:t xml:space="preserve">(Oreskes </w:t>
      </w:r>
      <w:r w:rsidR="00D32CFF" w:rsidRPr="00D32CFF">
        <w:rPr>
          <w:i/>
          <w:noProof/>
        </w:rPr>
        <w:t>et al.</w:t>
      </w:r>
      <w:r w:rsidR="00D32CFF" w:rsidRPr="00D32CFF">
        <w:rPr>
          <w:noProof/>
        </w:rPr>
        <w:t xml:space="preserve">, 1994; Hungate </w:t>
      </w:r>
      <w:r w:rsidR="00D32CFF" w:rsidRPr="00D32CFF">
        <w:rPr>
          <w:i/>
          <w:noProof/>
        </w:rPr>
        <w:t>et al.</w:t>
      </w:r>
      <w:r w:rsidR="00D32CFF" w:rsidRPr="00D32CFF">
        <w:rPr>
          <w:noProof/>
        </w:rPr>
        <w:t xml:space="preserve">, 2003; Prentice </w:t>
      </w:r>
      <w:r w:rsidR="00D32CFF" w:rsidRPr="00D32CFF">
        <w:rPr>
          <w:i/>
          <w:noProof/>
        </w:rPr>
        <w:t>et al.</w:t>
      </w:r>
      <w:r w:rsidR="00D32CFF" w:rsidRPr="00D32CFF">
        <w:rPr>
          <w:noProof/>
        </w:rPr>
        <w:t>, 2015)</w:t>
      </w:r>
      <w:r w:rsidR="00D32CFF">
        <w:fldChar w:fldCharType="end"/>
      </w:r>
      <w:r w:rsidR="009A02EE">
        <w:t xml:space="preserve">. </w:t>
      </w:r>
      <w:r w:rsidR="00EE601F">
        <w:t xml:space="preserve">Carbon and nutrient flux simulations </w:t>
      </w:r>
      <w:r w:rsidR="00F21CD4">
        <w:t>tend to</w:t>
      </w:r>
      <w:r w:rsidR="00B310D2">
        <w:t xml:space="preserve"> </w:t>
      </w:r>
      <w:r w:rsidR="00EE601F">
        <w:t xml:space="preserve">converge across terrestrial biosphere model products using past and present climate scenarios; however, </w:t>
      </w:r>
      <w:r w:rsidR="00F21CD4">
        <w:t>often</w:t>
      </w:r>
      <w:r w:rsidR="00B310D2">
        <w:t xml:space="preserve"> </w:t>
      </w:r>
      <w:r w:rsidR="00EE601F">
        <w:t>diverge</w:t>
      </w:r>
      <w:r w:rsidR="00806371">
        <w:t xml:space="preserve"> </w:t>
      </w:r>
      <w:r w:rsidR="00EE601F">
        <w:t>under future environmental change scenarios</w:t>
      </w:r>
      <w:r w:rsidR="00D32CFF">
        <w:t xml:space="preserve"> </w:t>
      </w:r>
      <w:r w:rsidR="00D32CFF">
        <w:fldChar w:fldCharType="begin" w:fldLock="1"/>
      </w:r>
      <w:r w:rsidR="00D32CFF">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mendeley":{"formattedCitation":"(Friedlingstein &lt;i&gt;et al.&lt;/i&gt;, 2014; Davies-Barnard &lt;i&gt;et al.&lt;/i&gt;, 2020)","plainTextFormattedCitation":"(Friedlingstein et al., 2014; Davies-Barnard et al., 2020)","previouslyFormattedCitation":"(Friedlingstein &lt;i&gt;et al.&lt;/i&gt;, 2014; Davies-Barnard &lt;i&gt;et al.&lt;/i&gt;, 2020)"},"properties":{"noteIndex":0},"schema":"https://github.com/citation-style-language/schema/raw/master/csl-citation.json"}</w:instrText>
      </w:r>
      <w:r w:rsidR="00D32CFF">
        <w:fldChar w:fldCharType="separate"/>
      </w:r>
      <w:r w:rsidR="00D32CFF" w:rsidRPr="00D32CFF">
        <w:rPr>
          <w:noProof/>
        </w:rPr>
        <w:t xml:space="preserve">(Friedlingstein </w:t>
      </w:r>
      <w:r w:rsidR="00D32CFF" w:rsidRPr="00D32CFF">
        <w:rPr>
          <w:i/>
          <w:noProof/>
        </w:rPr>
        <w:t>et al.</w:t>
      </w:r>
      <w:r w:rsidR="00D32CFF" w:rsidRPr="00D32CFF">
        <w:rPr>
          <w:noProof/>
        </w:rPr>
        <w:t xml:space="preserve">, 2014; Davies-Barnard </w:t>
      </w:r>
      <w:r w:rsidR="00D32CFF" w:rsidRPr="00D32CFF">
        <w:rPr>
          <w:i/>
          <w:noProof/>
        </w:rPr>
        <w:t>et al.</w:t>
      </w:r>
      <w:r w:rsidR="00D32CFF" w:rsidRPr="00D32CFF">
        <w:rPr>
          <w:noProof/>
        </w:rPr>
        <w:t>, 2020)</w:t>
      </w:r>
      <w:r w:rsidR="00D32CFF">
        <w:fldChar w:fldCharType="end"/>
      </w:r>
      <w:r w:rsidR="009A02EE">
        <w:t xml:space="preserve">. </w:t>
      </w:r>
      <w:r w:rsidR="00EE601F">
        <w:t>This</w:t>
      </w:r>
      <w:r w:rsidR="00573C0E">
        <w:t xml:space="preserve"> </w:t>
      </w:r>
      <w:r w:rsidR="00EE601F">
        <w:t xml:space="preserve">could be due to an incomplete understanding of how changing environments modify processes </w:t>
      </w:r>
      <w:r w:rsidR="00443328">
        <w:t xml:space="preserve">that </w:t>
      </w:r>
      <w:r w:rsidR="007E743D">
        <w:t>link</w:t>
      </w:r>
      <w:r w:rsidR="00EE601F">
        <w:t xml:space="preserve"> </w:t>
      </w:r>
      <w:r w:rsidR="00443328">
        <w:t>ecosystem carbon and nitrogen cycles</w:t>
      </w:r>
      <w:r w:rsidR="00D32CFF">
        <w:t xml:space="preserve"> </w:t>
      </w:r>
      <w:r w:rsidR="00D32CFF">
        <w:fldChar w:fldCharType="begin" w:fldLock="1"/>
      </w:r>
      <w:r w:rsidR="00D32CFF">
        <w:instrText>ADDIN CSL_CITATION {"citationItems":[{"id":"ITEM-1","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1","issue":"7","issued":{"date-parts":[["2015","7","6"]]},"page":"15080","title":"Grassland productivity limited by multiple nutrients","type":"article-journal","volume":"1"},"uris":["http://www.mendeley.com/documents/?uuid=a62c0db7-4b0d-43d0-870c-34311e8a7ebe"]},{"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5194/bg-13-1491-2016","ISSN":"1726-4189","abstract":"Abstract. Including a terrestrial nitrogen (N) cycle in Earth system models has led to substantial attenuation of predicted biosphere–climate feedbacks. However, the magnitude of this attenuation remains uncertain. A particularly important but highly uncertain process is biological nitrogen fixation (BNF), which is the largest natural input of N to land ecosystems globally. In order to quantify this uncertainty and estimate likely effects on terrestrial biosphere dynamics, we applied six alternative formulations of BNF spanning the range of process formulations in current state-of-the-art biosphere models within a common framework, the O-CN model: a global map of static BNF rates, two empirical relationships between BNF and other ecosystem variables (net primary productivity and evapotranspiration), two process-oriented formulations based on plant N status, and an optimality-based approach. We examined the resulting differences in model predictions under ambient and elevated atmospheric [CO2] and found that the predicted global BNF rates and their spatial distribution for contemporary conditions were broadly comparable, ranging from 108 to 148 Tg N yr−1 (median: 128 Tg N yr−1), despite distinct regional patterns associated with the assumptions of each approach. Notwithstanding, model responses in BNF rates to elevated levels of atmospheric [CO2] (+200 ppm) ranged between −4 Tg N yr−1 (−3 %) and 56 Tg N yr−1 (+42 %) (median: 7 Tg N yr−1 (+8 %)). As a consequence, future projections of global ecosystem carbon (C) storage (+281 to +353 Pg C, or +13 to +16 %) as well as N2O emission (−1.6 to +0.5 Tg N yr−1, or −19 to +7 %) differed significantly across the different model formulations. Our results emphasize the importance of better understanding the nature and magnitude of BNF responses to change-induced perturbations, particularly through new empirical perturbation experiments and improved model representation.","author":[{"dropping-particle":"","family":"Meyerholt","given":"Johannes","non-dropping-particle":"","parse-names":false,"suffix":""},{"dropping-particle":"","family":"Zaehle","given":"Sönke","non-dropping-particle":"","parse-names":false,"suffix":""},{"dropping-particle":"","family":"Smith","given":"Matthew J","non-dropping-particle":"","parse-names":false,"suffix":""}],"container-title":"Biogeosciences","id":"ITEM-3","issue":"5","issued":{"date-parts":[["2016","3","10"]]},"page":"1491-1518","title":"Variability of projected terrestrial biosphere responses to elevated levels of atmospheric CO&lt;sub&gt;2&lt;/sub&gt; due to uncertainty in biological nitrogen fixation","type":"article-journal","volume":"13"},"uris":["http://www.mendeley.com/documents/?uuid=9487a723-d3bb-47ae-a4b8-a1988bc11afb"]}],"mendeley":{"formattedCitation":"(Wieder &lt;i&gt;et al.&lt;/i&gt;, 2015; Fay &lt;i&gt;et al.&lt;/i&gt;, 2015; Meyerholt &lt;i&gt;et al.&lt;/i&gt;, 2016)","plainTextFormattedCitation":"(Wieder et al., 2015; Fay et al., 2015; Meyerholt et al., 2016)","previouslyFormattedCitation":"(Wieder &lt;i&gt;et al.&lt;/i&gt;, 2015; Fay &lt;i&gt;et al.&lt;/i&gt;, 2015; Meyerholt &lt;i&gt;et al.&lt;/i&gt;, 2016)"},"properties":{"noteIndex":0},"schema":"https://github.com/citation-style-language/schema/raw/master/csl-citation.json"}</w:instrText>
      </w:r>
      <w:r w:rsidR="00D32CFF">
        <w:fldChar w:fldCharType="separate"/>
      </w:r>
      <w:r w:rsidR="00D32CFF" w:rsidRPr="00D32CFF">
        <w:rPr>
          <w:noProof/>
        </w:rPr>
        <w:t xml:space="preserve">(Wieder </w:t>
      </w:r>
      <w:r w:rsidR="00D32CFF" w:rsidRPr="00D32CFF">
        <w:rPr>
          <w:i/>
          <w:noProof/>
        </w:rPr>
        <w:t>et al.</w:t>
      </w:r>
      <w:r w:rsidR="00D32CFF" w:rsidRPr="00D32CFF">
        <w:rPr>
          <w:noProof/>
        </w:rPr>
        <w:t xml:space="preserve">, 2015; Fay </w:t>
      </w:r>
      <w:r w:rsidR="00D32CFF" w:rsidRPr="00D32CFF">
        <w:rPr>
          <w:i/>
          <w:noProof/>
        </w:rPr>
        <w:t>et al.</w:t>
      </w:r>
      <w:r w:rsidR="00D32CFF" w:rsidRPr="00D32CFF">
        <w:rPr>
          <w:noProof/>
        </w:rPr>
        <w:t xml:space="preserve">, 2015; Meyerholt </w:t>
      </w:r>
      <w:r w:rsidR="00D32CFF" w:rsidRPr="00D32CFF">
        <w:rPr>
          <w:i/>
          <w:noProof/>
        </w:rPr>
        <w:t>et al.</w:t>
      </w:r>
      <w:r w:rsidR="00D32CFF" w:rsidRPr="00D32CFF">
        <w:rPr>
          <w:noProof/>
        </w:rPr>
        <w:t>, 2016)</w:t>
      </w:r>
      <w:r w:rsidR="00D32CFF">
        <w:fldChar w:fldCharType="end"/>
      </w:r>
      <w:r w:rsidR="00E12B46">
        <w:t>.</w:t>
      </w:r>
    </w:p>
    <w:p w14:paraId="4996F93B" w14:textId="36D0F1A0" w:rsidR="00A67AC8" w:rsidRDefault="00391A1D" w:rsidP="00FF04C4">
      <w:pPr>
        <w:spacing w:line="480" w:lineRule="auto"/>
        <w:ind w:firstLine="720"/>
      </w:pPr>
      <w:r>
        <w:t xml:space="preserve">Plant nitrogen acquisition is one process in terrestrial </w:t>
      </w:r>
      <w:r w:rsidR="00D61DA5">
        <w:t>eco</w:t>
      </w:r>
      <w:r>
        <w:t>systems</w:t>
      </w:r>
      <w:r w:rsidR="00D61DA5">
        <w:t xml:space="preserve"> that links</w:t>
      </w:r>
      <w:r>
        <w:t xml:space="preserve"> carbon and nitrogen cycles. </w:t>
      </w:r>
      <w:r w:rsidR="00FB54EF">
        <w:t xml:space="preserve">Plants acquire nutrients by allocating </w:t>
      </w:r>
      <w:r w:rsidR="00FA37A7">
        <w:t xml:space="preserve">photosynthetically derived </w:t>
      </w:r>
      <w:r w:rsidR="00FB54EF">
        <w:t xml:space="preserve">carbon belowground in exchange for nitrogen </w:t>
      </w:r>
      <w:r w:rsidR="00FA37A7">
        <w:t xml:space="preserve">through different nitrogen acquisition strategies. These nitrogen acquisition strategies can include </w:t>
      </w:r>
      <w:r w:rsidR="00FB54EF">
        <w:t xml:space="preserve">direct uptake </w:t>
      </w:r>
      <w:r w:rsidR="00F21CD4">
        <w:t>pathways such as mass flow or diffusion</w:t>
      </w:r>
      <w:r w:rsidR="009D1104">
        <w:t xml:space="preserve"> </w:t>
      </w:r>
      <w:r w:rsidR="009D1104">
        <w:fldChar w:fldCharType="begin" w:fldLock="1"/>
      </w:r>
      <w:r w:rsidR="009D1104">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rsidR="009D1104">
        <w:fldChar w:fldCharType="separate"/>
      </w:r>
      <w:r w:rsidR="009D1104" w:rsidRPr="009D1104">
        <w:rPr>
          <w:noProof/>
        </w:rPr>
        <w:t>(Barber, 1962)</w:t>
      </w:r>
      <w:r w:rsidR="009D1104">
        <w:fldChar w:fldCharType="end"/>
      </w:r>
      <w:r w:rsidR="00F21CD4">
        <w:t xml:space="preserve">, symbioses with mycorrhizal fungi </w:t>
      </w:r>
      <w:r w:rsidR="002548F5">
        <w:t>or symbiotic nitrogen-fixing bacteria</w:t>
      </w:r>
      <w:r w:rsidR="009D1104">
        <w:t xml:space="preserve"> </w:t>
      </w:r>
      <w:r w:rsidR="009D1104">
        <w:fldChar w:fldCharType="begin" w:fldLock="1"/>
      </w:r>
      <w:r w:rsidR="009D1104">
        <w:instrText>ADDIN CSL_CITATION {"citationItems":[{"id":"ITEM-1","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1","issue":"1","issued":{"date-parts":[["1991"]]},"page":"373-392","title":"Carbon in N2 fixation: Limitation or exquisite adaptation","type":"article-journal","volume":"42"},"uris":["http://www.mendeley.com/documents/?uuid=36558238-2378-4a2c-8e53-61020c7abe7e"]},{"id":"ITEM-2","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uris":["http://www.mendeley.com/documents/?uuid=dff89f71-2a39-4c7a-866e-2a3c8ad22d5f"]},{"id":"ITEM-3","itemData":{"author":[{"dropping-particle":"","family":"Smith","given":"Sally E","non-dropping-particle":"","parse-names":false,"suffix":""},{"dropping-particle":"","family":"Read","given":"David J","non-dropping-particle":"","parse-names":false,"suffix":""}],"id":"ITEM-3","issued":{"date-parts":[["2008"]]},"title":"Mycorrhizal Symbiosis","type":"book"},"uris":["http://www.mendeley.com/documents/?uuid=7de52699-7fb0-461b-b0db-02c8da38a432"]},{"id":"ITEM-4","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4","issued":{"date-parts":[["2013"]]},"page":"781-805","title":"Transport and metabolism in legume-rhizobia symbioses","type":"article-journal","volume":"64"},"uris":["http://www.mendeley.com/documents/?uuid=57ffd0b8-bd14-4c07-8d99-a513aed36ee6"]}],"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rsidR="009D1104">
        <w:fldChar w:fldCharType="separate"/>
      </w:r>
      <w:r w:rsidR="009D1104" w:rsidRPr="009D1104">
        <w:rPr>
          <w:noProof/>
        </w:rPr>
        <w:t>(Vance &amp; Heichel, 1991; Marschner &amp; Dell, 1994; Smith &amp; Read, 2008; Udvardi &amp; Poole, 2013)</w:t>
      </w:r>
      <w:r w:rsidR="009D1104">
        <w:fldChar w:fldCharType="end"/>
      </w:r>
      <w:r w:rsidR="00F21CD4">
        <w:t xml:space="preserve">, or </w:t>
      </w:r>
      <w:r w:rsidR="00AA479F">
        <w:t>root exudat</w:t>
      </w:r>
      <w:r w:rsidR="00FA37A7">
        <w:t xml:space="preserve">es that </w:t>
      </w:r>
      <w:r w:rsidR="0081750C">
        <w:t xml:space="preserve">supply carbon to </w:t>
      </w:r>
      <w:r w:rsidR="00FA37A7">
        <w:t>free-living soil microbial communities</w:t>
      </w:r>
      <w:r w:rsidR="009D1104">
        <w:t xml:space="preserve"> </w:t>
      </w:r>
      <w:r w:rsidR="009D1104">
        <w:fldChar w:fldCharType="begin" w:fldLock="1"/>
      </w:r>
      <w:r w:rsidR="009D1104">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rsidR="009D1104">
        <w:fldChar w:fldCharType="separate"/>
      </w:r>
      <w:r w:rsidR="009D1104" w:rsidRPr="009D1104">
        <w:rPr>
          <w:noProof/>
        </w:rPr>
        <w:t xml:space="preserve">(Phillips </w:t>
      </w:r>
      <w:r w:rsidR="009D1104" w:rsidRPr="009D1104">
        <w:rPr>
          <w:i/>
          <w:noProof/>
        </w:rPr>
        <w:t>et al.</w:t>
      </w:r>
      <w:r w:rsidR="009D1104" w:rsidRPr="009D1104">
        <w:rPr>
          <w:noProof/>
        </w:rPr>
        <w:t xml:space="preserve">, 2011; Wen </w:t>
      </w:r>
      <w:r w:rsidR="009D1104" w:rsidRPr="009D1104">
        <w:rPr>
          <w:i/>
          <w:noProof/>
        </w:rPr>
        <w:t>et al.</w:t>
      </w:r>
      <w:r w:rsidR="009D1104" w:rsidRPr="009D1104">
        <w:rPr>
          <w:noProof/>
        </w:rPr>
        <w:t>, 2022)</w:t>
      </w:r>
      <w:r w:rsidR="009D1104">
        <w:fldChar w:fldCharType="end"/>
      </w:r>
      <w:r w:rsidR="00C72D94">
        <w:t>.</w:t>
      </w:r>
      <w:r w:rsidR="001D26CA">
        <w:t xml:space="preserve"> </w:t>
      </w:r>
    </w:p>
    <w:p w14:paraId="0B399DDF" w14:textId="619EACFA" w:rsidR="00A67AC8" w:rsidRDefault="002548F5" w:rsidP="00FF04C4">
      <w:pPr>
        <w:spacing w:line="480" w:lineRule="auto"/>
        <w:ind w:firstLine="720"/>
      </w:pPr>
      <w:r>
        <w:t xml:space="preserve">In principle, </w:t>
      </w:r>
      <w:r w:rsidR="00FB54EF">
        <w:t xml:space="preserve">plants cannot acquire nitrogen without </w:t>
      </w:r>
      <w:r w:rsidR="00CD5C63">
        <w:t xml:space="preserve">first </w:t>
      </w:r>
      <w:r w:rsidR="00FB54EF">
        <w:t xml:space="preserve">allocating carbon belowground, which implies an inherent carbon cost to the plant for acquiring nitrogen. </w:t>
      </w:r>
      <w:proofErr w:type="gramStart"/>
      <w:r w:rsidR="00CD5C63">
        <w:t>These</w:t>
      </w:r>
      <w:r w:rsidR="00A67AC8">
        <w:t xml:space="preserve"> nitrogen</w:t>
      </w:r>
      <w:proofErr w:type="gramEnd"/>
      <w:r w:rsidR="00A67AC8">
        <w:t xml:space="preserve"> return on carbon invested</w:t>
      </w:r>
      <w:r w:rsidR="00CD5C63">
        <w:t xml:space="preserve"> </w:t>
      </w:r>
      <w:r w:rsidR="00A67AC8">
        <w:t>belowground</w:t>
      </w:r>
      <w:r w:rsidR="00FA37A7">
        <w:t xml:space="preserve"> </w:t>
      </w:r>
      <w:r w:rsidR="00A67AC8">
        <w:t xml:space="preserve">may </w:t>
      </w:r>
      <w:r w:rsidR="00FA37A7">
        <w:t>vary in species with different nitrogen acquisition strategies</w:t>
      </w:r>
      <w:r w:rsidR="00A67AC8">
        <w:t xml:space="preserve">. For instance, carbon investment in roots for direct nitrogen uptake does not require costs beyond root development, </w:t>
      </w:r>
      <w:r w:rsidR="00830C83">
        <w:t xml:space="preserve">as is the cases for acquisition strategies that involve other </w:t>
      </w:r>
      <w:r w:rsidR="00830C83">
        <w:lastRenderedPageBreak/>
        <w:t xml:space="preserve">organisms. </w:t>
      </w:r>
      <w:r w:rsidR="0081750C">
        <w:t>However, the nitrogen return may be greater is carbon is given to decomposers who produce inorganic nitrogen than can be taken up by roots (</w:t>
      </w:r>
      <w:r w:rsidR="0081750C" w:rsidRPr="00145675">
        <w:rPr>
          <w:highlight w:val="yellow"/>
        </w:rPr>
        <w:t>CITE</w:t>
      </w:r>
      <w:r w:rsidR="0081750C">
        <w:t>), fungal symbionts that mine the soil for nitrogen (</w:t>
      </w:r>
      <w:r w:rsidR="0081750C" w:rsidRPr="00145675">
        <w:rPr>
          <w:highlight w:val="yellow"/>
        </w:rPr>
        <w:t>CITE</w:t>
      </w:r>
      <w:r w:rsidR="0081750C">
        <w:t>), or bacteria symbionts that can provide nitrogen fixed from the atmosphere (</w:t>
      </w:r>
      <w:r w:rsidR="0081750C" w:rsidRPr="00145675">
        <w:rPr>
          <w:highlight w:val="yellow"/>
        </w:rPr>
        <w:t>CITE</w:t>
      </w:r>
      <w:r w:rsidR="0081750C">
        <w:t>). The variability in costs to acquire nitrogen may help to explain the prevalence of different nitrogen acquisition strategies in different environments, but these have not been well quantified outside of a few studies (</w:t>
      </w:r>
      <w:proofErr w:type="spellStart"/>
      <w:r w:rsidR="0081750C">
        <w:t>Terrer</w:t>
      </w:r>
      <w:proofErr w:type="spellEnd"/>
      <w:r w:rsidR="0081750C">
        <w:t xml:space="preserve"> et al., 2018, </w:t>
      </w:r>
      <w:r w:rsidR="0081750C" w:rsidRPr="00145675">
        <w:rPr>
          <w:highlight w:val="yellow"/>
        </w:rPr>
        <w:t>OTHERS</w:t>
      </w:r>
      <w:r w:rsidR="0081750C">
        <w:t>??).</w:t>
      </w:r>
    </w:p>
    <w:p w14:paraId="48009BAC" w14:textId="360F1E73" w:rsidR="00FB54EF" w:rsidRPr="0081750C" w:rsidRDefault="0081750C" w:rsidP="00FF04C4">
      <w:pPr>
        <w:spacing w:line="480" w:lineRule="auto"/>
        <w:ind w:firstLine="720"/>
      </w:pPr>
      <w:r>
        <w:t xml:space="preserve">Nitrogen acquisition costs for a given nitrogen acquisition strategy is likely </w:t>
      </w:r>
      <w:r w:rsidR="00FA37A7">
        <w:t>depend</w:t>
      </w:r>
      <w:r w:rsidR="00A67AC8">
        <w:t>ent</w:t>
      </w:r>
      <w:r w:rsidR="00FA37A7">
        <w:t xml:space="preserve"> on external environmental factors such as atmospheric CO</w:t>
      </w:r>
      <w:r w:rsidR="00FA37A7">
        <w:rPr>
          <w:vertAlign w:val="subscript"/>
        </w:rPr>
        <w:t>2</w:t>
      </w:r>
      <w:r w:rsidR="00FA37A7">
        <w:t>, light availability, and soil nutrient availability</w:t>
      </w:r>
      <w:r w:rsidR="009D1104">
        <w:t xml:space="preserve"> </w:t>
      </w:r>
      <w:r w:rsidR="009D1104">
        <w:fldChar w:fldCharType="begin" w:fldLock="1"/>
      </w:r>
      <w:r w:rsidR="009D1104">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5","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rzostek &lt;i&gt;et al.&lt;/i&gt;, 2014; Terrer &lt;i&gt;et al.&lt;/i&gt;, 2018; Allen &lt;i&gt;et al.&lt;/i&gt;, 2020; Perkowski &lt;i&gt;et al.&lt;/i&gt;, 2021; Lu &lt;i&gt;et al.&lt;/i&gt;, 2022)","plainTextFormattedCitation":"(Brzostek et al., 2014; Terrer et al., 2018; Allen et al., 2020; Perkowski et al., 2021; Lu et al., 2022)","previouslyFormattedCitation":"(Brzostek &lt;i&gt;et al.&lt;/i&gt;, 2014; Terrer &lt;i&gt;et al.&lt;/i&gt;, 2018; Allen &lt;i&gt;et al.&lt;/i&gt;, 2020; Perkowski &lt;i&gt;et al.&lt;/i&gt;, 2021; Lu &lt;i&gt;et al.&lt;/i&gt;, 2022)"},"properties":{"noteIndex":0},"schema":"https://github.com/citation-style-language/schema/raw/master/csl-citation.json"}</w:instrText>
      </w:r>
      <w:r w:rsidR="009D1104">
        <w:fldChar w:fldCharType="separate"/>
      </w:r>
      <w:r w:rsidR="009D1104" w:rsidRPr="009D1104">
        <w:rPr>
          <w:noProof/>
        </w:rPr>
        <w:t xml:space="preserve">(Brzostek </w:t>
      </w:r>
      <w:r w:rsidR="009D1104" w:rsidRPr="009D1104">
        <w:rPr>
          <w:i/>
          <w:noProof/>
        </w:rPr>
        <w:t>et al.</w:t>
      </w:r>
      <w:r w:rsidR="009D1104" w:rsidRPr="009D1104">
        <w:rPr>
          <w:noProof/>
        </w:rPr>
        <w:t xml:space="preserve">, 2014; Terrer </w:t>
      </w:r>
      <w:r w:rsidR="009D1104" w:rsidRPr="009D1104">
        <w:rPr>
          <w:i/>
          <w:noProof/>
        </w:rPr>
        <w:t>et al.</w:t>
      </w:r>
      <w:r w:rsidR="009D1104" w:rsidRPr="009D1104">
        <w:rPr>
          <w:noProof/>
        </w:rPr>
        <w:t xml:space="preserve">, 2018; Allen </w:t>
      </w:r>
      <w:r w:rsidR="009D1104" w:rsidRPr="009D1104">
        <w:rPr>
          <w:i/>
          <w:noProof/>
        </w:rPr>
        <w:t>et al.</w:t>
      </w:r>
      <w:r w:rsidR="009D1104" w:rsidRPr="009D1104">
        <w:rPr>
          <w:noProof/>
        </w:rPr>
        <w:t xml:space="preserve">, 2020; Perkowski </w:t>
      </w:r>
      <w:r w:rsidR="009D1104" w:rsidRPr="009D1104">
        <w:rPr>
          <w:i/>
          <w:noProof/>
        </w:rPr>
        <w:t>et al.</w:t>
      </w:r>
      <w:r w:rsidR="009D1104" w:rsidRPr="009D1104">
        <w:rPr>
          <w:noProof/>
        </w:rPr>
        <w:t xml:space="preserve">, 2021; Lu </w:t>
      </w:r>
      <w:r w:rsidR="009D1104" w:rsidRPr="009D1104">
        <w:rPr>
          <w:i/>
          <w:noProof/>
        </w:rPr>
        <w:t>et al.</w:t>
      </w:r>
      <w:r w:rsidR="009D1104" w:rsidRPr="009D1104">
        <w:rPr>
          <w:noProof/>
        </w:rPr>
        <w:t>, 2022)</w:t>
      </w:r>
      <w:r w:rsidR="009D1104">
        <w:fldChar w:fldCharType="end"/>
      </w:r>
      <w:r w:rsidR="00FA37A7">
        <w:t>.</w:t>
      </w:r>
      <w:r>
        <w:t xml:space="preserve"> For instance, the amount of photosynthate paid for nitrogen may increase with increased light and CO</w:t>
      </w:r>
      <w:r>
        <w:rPr>
          <w:vertAlign w:val="subscript"/>
        </w:rPr>
        <w:t>2</w:t>
      </w:r>
      <w:r>
        <w:t xml:space="preserve">, as these factors reduce the cost to produce photosynthate (Perkowski et al., 2021, </w:t>
      </w:r>
      <w:proofErr w:type="spellStart"/>
      <w:r>
        <w:t>Terrer</w:t>
      </w:r>
      <w:proofErr w:type="spellEnd"/>
      <w:r>
        <w:t xml:space="preserve"> et al., 2018, </w:t>
      </w:r>
      <w:r w:rsidRPr="00145675">
        <w:rPr>
          <w:highlight w:val="yellow"/>
        </w:rPr>
        <w:t>OTHERS</w:t>
      </w:r>
      <w:r>
        <w:t xml:space="preserve">??). However, </w:t>
      </w:r>
      <w:r w:rsidR="00A20518">
        <w:t xml:space="preserve">soil nitrogen availability is likely to reduce costs for nitrogen acquisition due a reduction in soil resourcing mining (by roots or symbionts) needed to meet plant nitrogen demand. </w:t>
      </w:r>
      <w:r w:rsidR="00525D8E">
        <w:t>However, this may not play out in plant species with strong and specialized symbiotic relationships with nitrogen-acquiring partners, such as plants that associate with nitrogen fixing bacteria.</w:t>
      </w:r>
      <w:r>
        <w:t xml:space="preserve"> </w:t>
      </w:r>
    </w:p>
    <w:p w14:paraId="5D3B626E" w14:textId="13C9A053" w:rsidR="00221A4C" w:rsidRDefault="00997D54" w:rsidP="00221A4C">
      <w:pPr>
        <w:spacing w:line="480" w:lineRule="auto"/>
        <w:ind w:firstLine="720"/>
      </w:pPr>
      <w:r>
        <w:t xml:space="preserve">In a recent study, Perkowski </w:t>
      </w:r>
      <w:r>
        <w:rPr>
          <w:i/>
          <w:iCs/>
        </w:rPr>
        <w:t>et al.</w:t>
      </w:r>
      <w:r>
        <w:t xml:space="preserve"> (2021) show that increasing soil nitrogen fertilization generally decreased carbon costs to acquire nitrogen in </w:t>
      </w:r>
      <w:r>
        <w:rPr>
          <w:i/>
          <w:iCs/>
        </w:rPr>
        <w:t>Gossypium hirsutum</w:t>
      </w:r>
      <w:r>
        <w:t xml:space="preserve"> and </w:t>
      </w:r>
      <w:r>
        <w:rPr>
          <w:i/>
          <w:iCs/>
        </w:rPr>
        <w:t>Glycine max</w:t>
      </w:r>
      <w:r>
        <w:t xml:space="preserve">. </w:t>
      </w:r>
      <w:r w:rsidR="005042AD">
        <w:rPr>
          <w:i/>
          <w:iCs/>
        </w:rPr>
        <w:t>Gossypium hirsutum</w:t>
      </w:r>
      <w:r w:rsidR="005042AD">
        <w:t xml:space="preserve"> can acquire nutrients via direct uptake pathways or through symbioses with arbuscular mycorrhizal fungi, while </w:t>
      </w:r>
      <w:r w:rsidR="005042AD">
        <w:rPr>
          <w:i/>
          <w:iCs/>
        </w:rPr>
        <w:t>G. max</w:t>
      </w:r>
      <w:r w:rsidR="005042AD">
        <w:t xml:space="preserve"> can acquire nutrients via direct uptake pathways or through symbioses with nitrogen-fixing bacteria. In the experiment, the authors noted that carbon costs to acquire nitrogen in </w:t>
      </w:r>
      <w:r>
        <w:rPr>
          <w:i/>
          <w:iCs/>
        </w:rPr>
        <w:t>G. max</w:t>
      </w:r>
      <w:r>
        <w:t xml:space="preserve"> were generally less responsive to increasing soil nitrogen fertilization than </w:t>
      </w:r>
      <w:r>
        <w:rPr>
          <w:i/>
          <w:iCs/>
        </w:rPr>
        <w:t>G. hirsutum</w:t>
      </w:r>
      <w:r w:rsidR="005042AD">
        <w:t xml:space="preserve">, a pattern that coincided with a reduction in root nodulation with </w:t>
      </w:r>
      <w:r w:rsidR="005042AD">
        <w:lastRenderedPageBreak/>
        <w:t xml:space="preserve">increasing fertilization. The authors speculated that this response may have been driven by resource optimization, where </w:t>
      </w:r>
      <w:r w:rsidR="005042AD">
        <w:rPr>
          <w:i/>
          <w:iCs/>
        </w:rPr>
        <w:t>G. max</w:t>
      </w:r>
      <w:r w:rsidR="005042AD">
        <w:t xml:space="preserve"> shifted their dominant mode of nitrogen acquisition from nitrogen fixation to direct uptake with increasing fertilization once costs to acquire nitrogen via direct uptake became less than the costs to acquire nitrogen via nitrogen fixation. However, the authors were not able to make robust conclusions about whether the carbon cost to acquire nitrogen responses </w:t>
      </w:r>
      <w:r w:rsidR="00221A4C">
        <w:t xml:space="preserve">to soil nitrogen fertilization differed between </w:t>
      </w:r>
      <w:r w:rsidR="005042AD">
        <w:rPr>
          <w:i/>
          <w:iCs/>
        </w:rPr>
        <w:t>G. hirsutum</w:t>
      </w:r>
      <w:r w:rsidR="005042AD">
        <w:t xml:space="preserve"> and </w:t>
      </w:r>
      <w:r w:rsidR="005042AD">
        <w:rPr>
          <w:i/>
          <w:iCs/>
        </w:rPr>
        <w:t>G. max</w:t>
      </w:r>
      <w:r w:rsidR="00221A4C">
        <w:t xml:space="preserve"> due to differences in species nutrient acquisition strategy because </w:t>
      </w:r>
      <w:r w:rsidR="005042AD">
        <w:t xml:space="preserve">the two species are not phylogenetically related and adopt different growth forms and growth durations. </w:t>
      </w:r>
    </w:p>
    <w:p w14:paraId="444BEBFD" w14:textId="74E9D202" w:rsidR="00A461D6" w:rsidRDefault="00221A4C" w:rsidP="00221A4C">
      <w:pPr>
        <w:spacing w:line="480" w:lineRule="auto"/>
        <w:ind w:firstLine="720"/>
      </w:pPr>
      <w:r>
        <w:t xml:space="preserve">To better understand how nitrogen fixation </w:t>
      </w:r>
      <w:r w:rsidR="00525D8E">
        <w:t>and</w:t>
      </w:r>
      <w:r>
        <w:t xml:space="preserve"> soil nitrogen fertilization</w:t>
      </w:r>
      <w:r w:rsidR="00525D8E">
        <w:t xml:space="preserve"> interact to influence</w:t>
      </w:r>
      <w:r>
        <w:t xml:space="preserve"> carbon costs to acquire nitrogen, </w:t>
      </w:r>
      <w:r w:rsidR="00FD777D">
        <w:t xml:space="preserve">we </w:t>
      </w:r>
      <w:r w:rsidR="00FF7948">
        <w:t>grew</w:t>
      </w:r>
      <w:r w:rsidR="00C70400">
        <w:t xml:space="preserve"> </w:t>
      </w:r>
      <w:r w:rsidR="00C70400">
        <w:rPr>
          <w:i/>
          <w:iCs/>
        </w:rPr>
        <w:t>Glycine max</w:t>
      </w:r>
      <w:r w:rsidR="00C70400">
        <w:t xml:space="preserve"> L. (</w:t>
      </w:r>
      <w:proofErr w:type="spellStart"/>
      <w:r w:rsidR="00C70400">
        <w:t>Merr</w:t>
      </w:r>
      <w:proofErr w:type="spellEnd"/>
      <w:r w:rsidR="00C70400">
        <w:t>.) under two soil nitrogen fertilization treatments and two inoculation treatments in a full factorial greenhouse experiment. We used this experiment to test the following hypotheses:</w:t>
      </w:r>
    </w:p>
    <w:p w14:paraId="2265ECA5" w14:textId="744BDA3A" w:rsidR="00A461D6" w:rsidRDefault="00E8768C" w:rsidP="00642465">
      <w:pPr>
        <w:pStyle w:val="ListParagraph"/>
        <w:numPr>
          <w:ilvl w:val="0"/>
          <w:numId w:val="6"/>
        </w:numPr>
        <w:spacing w:line="480" w:lineRule="auto"/>
        <w:ind w:left="1080"/>
      </w:pPr>
      <w:r>
        <w:t>S</w:t>
      </w:r>
      <w:r w:rsidR="00FF7948">
        <w:t>oil nitrogen fertilization w</w:t>
      </w:r>
      <w:r>
        <w:t xml:space="preserve">ill </w:t>
      </w:r>
      <w:r w:rsidR="00221A4C">
        <w:t>decrease</w:t>
      </w:r>
      <w:r w:rsidR="00A07AF4">
        <w:t xml:space="preserve"> carbon cost</w:t>
      </w:r>
      <w:r w:rsidR="007935E9">
        <w:t>s of nitrogen acquisition</w:t>
      </w:r>
      <w:r w:rsidR="00221A4C">
        <w:t xml:space="preserve"> in both uninoculated and inoculated </w:t>
      </w:r>
      <w:r w:rsidR="00525D8E">
        <w:t>individuals</w:t>
      </w:r>
      <w:r w:rsidR="007935E9">
        <w:t>. Th</w:t>
      </w:r>
      <w:r w:rsidR="00525D8E">
        <w:t xml:space="preserve">is will manifest as an </w:t>
      </w:r>
      <w:r w:rsidR="007935E9">
        <w:t>increase the amount of nitrogen acquired per belowground carbon investment</w:t>
      </w:r>
      <w:r w:rsidR="00525D8E">
        <w:t>.</w:t>
      </w:r>
    </w:p>
    <w:p w14:paraId="643926A3" w14:textId="0623D2FD" w:rsidR="007935E9" w:rsidRDefault="007935E9" w:rsidP="00642465">
      <w:pPr>
        <w:pStyle w:val="ListParagraph"/>
        <w:numPr>
          <w:ilvl w:val="0"/>
          <w:numId w:val="6"/>
        </w:numPr>
        <w:spacing w:line="480" w:lineRule="auto"/>
        <w:ind w:left="1080"/>
      </w:pPr>
      <w:r>
        <w:t xml:space="preserve">Inoculation with nitrogen-fixing bacteria will decrease </w:t>
      </w:r>
      <w:r w:rsidR="00E16C50">
        <w:t xml:space="preserve">carbon costs to acquire nitrogen under low soil nitrogen availability, as carbon costs to acquire nitrogen will be less than the carbon cost to acquire nitrogen via direct uptake. </w:t>
      </w:r>
      <w:r w:rsidR="00525D8E">
        <w:t>There will be no effect under high soil nitrogen availability due to all plants shifting toward a similar, direct uptake-dominated mode of nitrogen acquisition.</w:t>
      </w:r>
    </w:p>
    <w:p w14:paraId="5224E321" w14:textId="77777777" w:rsidR="00A461D6" w:rsidRDefault="00A07AF4" w:rsidP="00642465">
      <w:pPr>
        <w:pStyle w:val="ListParagraph"/>
        <w:numPr>
          <w:ilvl w:val="0"/>
          <w:numId w:val="6"/>
        </w:numPr>
        <w:spacing w:line="480" w:lineRule="auto"/>
        <w:ind w:left="1080"/>
      </w:pPr>
      <w:r>
        <w:t xml:space="preserve">There will be a decrease in nodulation with increasing soil nitrogen availability due to a reduction in carbon costs to obtain nitrogen from direct uptake with </w:t>
      </w:r>
      <w:r w:rsidR="00D01503">
        <w:t xml:space="preserve">increasing </w:t>
      </w:r>
      <w:r>
        <w:t xml:space="preserve">soil nitrogen </w:t>
      </w:r>
      <w:r w:rsidR="00D01503">
        <w:t>fertilization</w:t>
      </w:r>
      <w:r w:rsidR="0038171F">
        <w:t>.</w:t>
      </w:r>
    </w:p>
    <w:p w14:paraId="5FBCABC9" w14:textId="77777777" w:rsidR="008E2BDE" w:rsidRDefault="008E2BDE" w:rsidP="009D6E5B">
      <w:pPr>
        <w:spacing w:line="480" w:lineRule="auto"/>
        <w:rPr>
          <w:b/>
          <w:bCs/>
        </w:rPr>
      </w:pPr>
    </w:p>
    <w:p w14:paraId="3CF5076B" w14:textId="66B59908" w:rsidR="00D67D74" w:rsidRDefault="00D67D74" w:rsidP="009D6E5B">
      <w:pPr>
        <w:spacing w:line="480" w:lineRule="auto"/>
      </w:pPr>
      <w:r>
        <w:rPr>
          <w:b/>
          <w:bCs/>
        </w:rPr>
        <w:t>Methods</w:t>
      </w:r>
    </w:p>
    <w:p w14:paraId="382A6306" w14:textId="21CCA58D" w:rsidR="00D67D74" w:rsidRDefault="00D67D74" w:rsidP="009D6E5B">
      <w:pPr>
        <w:spacing w:line="480" w:lineRule="auto"/>
      </w:pPr>
      <w:r>
        <w:rPr>
          <w:i/>
          <w:iCs/>
        </w:rPr>
        <w:t>Experimental Design</w:t>
      </w:r>
    </w:p>
    <w:p w14:paraId="1D16EEDF" w14:textId="29787BAD" w:rsidR="00FF6F53" w:rsidRDefault="0011017D" w:rsidP="009D6E5B">
      <w:pPr>
        <w:spacing w:line="480" w:lineRule="auto"/>
        <w:ind w:firstLine="720"/>
        <w:rPr>
          <w:rFonts w:cs="Times New Roman"/>
        </w:rPr>
      </w:pPr>
      <w:r>
        <w:rPr>
          <w:i/>
          <w:iCs/>
        </w:rPr>
        <w:t>Glycine max</w:t>
      </w:r>
      <w:r>
        <w:t xml:space="preserve"> </w:t>
      </w:r>
      <w:r w:rsidR="00ED1628">
        <w:t xml:space="preserve">seeds </w:t>
      </w:r>
      <w:r>
        <w:t xml:space="preserve">were planted in </w:t>
      </w:r>
      <w:r w:rsidR="0089764A">
        <w:t>64</w:t>
      </w:r>
      <w:r w:rsidR="00283E1D">
        <w:t>,</w:t>
      </w:r>
      <w:r w:rsidR="0089764A">
        <w:t xml:space="preserve">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w:t>
      </w:r>
      <w:r w:rsidR="00534BFA">
        <w:t>95</w:t>
      </w:r>
      <w:r w:rsidR="0089764A" w:rsidRPr="00863849">
        <w:rPr>
          <w:rFonts w:ascii="Symbol" w:eastAsia="Symbol" w:hAnsi="Symbol" w:cs="Symbol"/>
          <w:color w:val="000000"/>
        </w:rPr>
        <w:t></w:t>
      </w:r>
      <w:r w:rsidR="0089764A" w:rsidRPr="00863849">
        <w:rPr>
          <w:color w:val="000000"/>
        </w:rPr>
        <w:t>C</w:t>
      </w:r>
      <w:r w:rsidR="0089764A">
        <w:t xml:space="preserve"> for </w:t>
      </w:r>
      <w:r w:rsidR="00283E1D">
        <w:t xml:space="preserve">three </w:t>
      </w:r>
      <w:r w:rsidR="0089764A">
        <w:t>hours to eliminate any bacterial or fungal growth. Thirty-two randomly selected pots were</w:t>
      </w:r>
      <w:r w:rsidR="00D373FB">
        <w:t xml:space="preserve"> planted with seeds</w:t>
      </w:r>
      <w:r w:rsidR="0089764A">
        <w:t xml:space="preserve"> inoculated with </w:t>
      </w:r>
      <w:proofErr w:type="spellStart"/>
      <w:r w:rsidR="007B6BD6" w:rsidRPr="007B6BD6">
        <w:rPr>
          <w:rFonts w:cs="Times New Roman"/>
          <w:i/>
          <w:iCs/>
        </w:rPr>
        <w:t>Bradyrhizobium</w:t>
      </w:r>
      <w:proofErr w:type="spellEnd"/>
      <w:r w:rsidR="007B6BD6" w:rsidRPr="007B6BD6">
        <w:rPr>
          <w:rFonts w:cs="Times New Roman"/>
          <w:i/>
          <w:iCs/>
        </w:rPr>
        <w:t xml:space="preserve">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Dure™ Soybean,</w:t>
      </w:r>
      <w:r w:rsidR="007B6BD6">
        <w:rPr>
          <w:rFonts w:cs="Times New Roman"/>
        </w:rPr>
        <w:t xml:space="preserve"> Cary, NC, USA)</w:t>
      </w:r>
      <w:r w:rsidR="00675662">
        <w:rPr>
          <w:rFonts w:cs="Times New Roman"/>
        </w:rPr>
        <w:t xml:space="preserve"> following a brief surface sterilization in </w:t>
      </w:r>
      <w:r w:rsidR="00F61FD5">
        <w:rPr>
          <w:rFonts w:cs="Times New Roman"/>
          <w:highlight w:val="yellow"/>
        </w:rPr>
        <w:t>20,000 ppm</w:t>
      </w:r>
      <w:r w:rsidR="00675662">
        <w:rPr>
          <w:rFonts w:cs="Times New Roman"/>
        </w:rPr>
        <w:t xml:space="preserve"> </w:t>
      </w:r>
      <w:r w:rsidR="00534BFA">
        <w:rPr>
          <w:rFonts w:cs="Times New Roman"/>
        </w:rPr>
        <w:t>sodium hypochlorite</w:t>
      </w:r>
      <w:r w:rsidR="0038171F">
        <w:rPr>
          <w:rFonts w:cs="Times New Roman"/>
        </w:rPr>
        <w:t xml:space="preserve"> for </w:t>
      </w:r>
      <w:r w:rsidR="00F61FD5">
        <w:rPr>
          <w:rFonts w:cs="Times New Roman"/>
          <w:highlight w:val="yellow"/>
        </w:rPr>
        <w:t>5</w:t>
      </w:r>
      <w:r w:rsidR="00F61FD5">
        <w:rPr>
          <w:rFonts w:cs="Times New Roman"/>
        </w:rPr>
        <w:t xml:space="preserve"> </w:t>
      </w:r>
      <w:r w:rsidR="0038171F">
        <w:rPr>
          <w:rFonts w:cs="Times New Roman"/>
        </w:rPr>
        <w:t>minutes followed</w:t>
      </w:r>
      <w:r w:rsidR="00283E1D">
        <w:rPr>
          <w:rFonts w:cs="Times New Roman"/>
        </w:rPr>
        <w:t xml:space="preserve"> by</w:t>
      </w:r>
      <w:r w:rsidR="0038171F">
        <w:rPr>
          <w:rFonts w:cs="Times New Roman"/>
        </w:rPr>
        <w:t xml:space="preserve"> three</w:t>
      </w:r>
      <w:r w:rsidR="00DA425E">
        <w:rPr>
          <w:rFonts w:cs="Times New Roman"/>
        </w:rPr>
        <w:t xml:space="preserve"> washes in</w:t>
      </w:r>
      <w:r w:rsidR="0038171F">
        <w:rPr>
          <w:rFonts w:cs="Times New Roman"/>
        </w:rPr>
        <w:t xml:space="preserve"> </w:t>
      </w:r>
      <w:r w:rsidR="00283E1D">
        <w:rPr>
          <w:rFonts w:cs="Times New Roman"/>
        </w:rPr>
        <w:t xml:space="preserve">ultrapure </w:t>
      </w:r>
      <w:r w:rsidR="0038171F">
        <w:rPr>
          <w:rFonts w:cs="Times New Roman"/>
        </w:rPr>
        <w:t>water</w:t>
      </w:r>
      <w:r w:rsidR="00F61FD5">
        <w:rPr>
          <w:rFonts w:cs="Times New Roman"/>
        </w:rPr>
        <w:t xml:space="preserve"> </w:t>
      </w:r>
      <w:commentRangeStart w:id="0"/>
      <w:r w:rsidR="00F61FD5" w:rsidRPr="6E1ABADC">
        <w:rPr>
          <w:rFonts w:eastAsia="Times New Roman" w:cs="Times New Roman"/>
          <w:color w:val="000000" w:themeColor="text1"/>
        </w:rPr>
        <w:t xml:space="preserve">(Montville &amp; Schaffner, 2004; </w:t>
      </w:r>
      <w:proofErr w:type="spellStart"/>
      <w:r w:rsidR="00F61FD5" w:rsidRPr="6E1ABADC">
        <w:rPr>
          <w:rFonts w:eastAsia="Times New Roman" w:cs="Times New Roman"/>
          <w:color w:val="000000" w:themeColor="text1"/>
        </w:rPr>
        <w:t>Scouten</w:t>
      </w:r>
      <w:proofErr w:type="spellEnd"/>
      <w:r w:rsidR="00F61FD5" w:rsidRPr="6E1ABADC">
        <w:rPr>
          <w:rFonts w:eastAsia="Times New Roman" w:cs="Times New Roman"/>
          <w:color w:val="000000" w:themeColor="text1"/>
        </w:rPr>
        <w:t xml:space="preserve"> &amp; </w:t>
      </w:r>
      <w:proofErr w:type="spellStart"/>
      <w:r w:rsidR="00F61FD5" w:rsidRPr="6E1ABADC">
        <w:rPr>
          <w:rFonts w:eastAsia="Times New Roman" w:cs="Times New Roman"/>
          <w:color w:val="000000" w:themeColor="text1"/>
        </w:rPr>
        <w:t>Beuchat</w:t>
      </w:r>
      <w:proofErr w:type="spellEnd"/>
      <w:r w:rsidR="00F61FD5" w:rsidRPr="6E1ABADC">
        <w:rPr>
          <w:rFonts w:eastAsia="Times New Roman" w:cs="Times New Roman"/>
          <w:color w:val="000000" w:themeColor="text1"/>
        </w:rPr>
        <w:t>, 2002)</w:t>
      </w:r>
      <w:commentRangeEnd w:id="0"/>
      <w:r w:rsidR="00F61FD5">
        <w:rPr>
          <w:rStyle w:val="CommentReference"/>
          <w:rFonts w:eastAsia="Times New Roman" w:cs="Times New Roman"/>
        </w:rPr>
        <w:commentReference w:id="0"/>
      </w:r>
      <w:r w:rsidR="00D373FB">
        <w:rPr>
          <w:rFonts w:cs="Times New Roman"/>
        </w:rPr>
        <w:t xml:space="preserve">. </w:t>
      </w:r>
      <w:r w:rsidR="0089764A">
        <w:rPr>
          <w:rFonts w:cs="Times New Roman"/>
        </w:rPr>
        <w:t xml:space="preserve">The remaining </w:t>
      </w:r>
      <w:r w:rsidR="00912680">
        <w:rPr>
          <w:rFonts w:cs="Times New Roman"/>
        </w:rPr>
        <w:t xml:space="preserve">32 </w:t>
      </w:r>
      <w:r w:rsidR="0089764A">
        <w:rPr>
          <w:rFonts w:cs="Times New Roman"/>
        </w:rPr>
        <w:t xml:space="preserve">pots </w:t>
      </w:r>
      <w:r w:rsidR="00651708">
        <w:rPr>
          <w:rFonts w:cs="Times New Roman"/>
        </w:rPr>
        <w:t xml:space="preserve">were planted with seeds that did not receive </w:t>
      </w:r>
      <w:r w:rsidR="0089764A">
        <w:rPr>
          <w:rFonts w:cs="Times New Roman"/>
        </w:rPr>
        <w:t>any inoculation</w:t>
      </w:r>
      <w:r w:rsidR="00912680">
        <w:rPr>
          <w:rFonts w:cs="Times New Roman"/>
        </w:rPr>
        <w:t xml:space="preserve"> treatment</w:t>
      </w:r>
      <w:r w:rsidR="00ED1628">
        <w:rPr>
          <w:rFonts w:cs="Times New Roman"/>
        </w:rPr>
        <w:t xml:space="preserve">. Uninoculated seeds were also surface sterilized in </w:t>
      </w:r>
      <w:r w:rsidR="00F61FD5">
        <w:rPr>
          <w:rFonts w:cs="Times New Roman"/>
          <w:highlight w:val="yellow"/>
        </w:rPr>
        <w:t>20,000 ppm</w:t>
      </w:r>
      <w:r w:rsidR="00ED1628">
        <w:rPr>
          <w:rFonts w:cs="Times New Roman"/>
        </w:rPr>
        <w:t xml:space="preserve"> </w:t>
      </w:r>
      <w:r w:rsidR="00534BFA">
        <w:rPr>
          <w:rFonts w:cs="Times New Roman"/>
        </w:rPr>
        <w:t>sodium hypochlorit</w:t>
      </w:r>
      <w:r w:rsidR="0038171F">
        <w:rPr>
          <w:rFonts w:cs="Times New Roman"/>
        </w:rPr>
        <w:t xml:space="preserve">e for </w:t>
      </w:r>
      <w:r w:rsidR="00F61FD5">
        <w:rPr>
          <w:rFonts w:cs="Times New Roman"/>
          <w:highlight w:val="yellow"/>
        </w:rPr>
        <w:t>5</w:t>
      </w:r>
      <w:r w:rsidR="00F61FD5">
        <w:rPr>
          <w:rFonts w:cs="Times New Roman"/>
        </w:rPr>
        <w:t xml:space="preserve"> </w:t>
      </w:r>
      <w:r w:rsidR="0038171F">
        <w:rPr>
          <w:rFonts w:cs="Times New Roman"/>
        </w:rPr>
        <w:t>minutes followed by three ultrapure water washes</w:t>
      </w:r>
      <w:r w:rsidR="00C41A80">
        <w:rPr>
          <w:rFonts w:cs="Times New Roman"/>
        </w:rPr>
        <w:t xml:space="preserve"> to ensure that the only difference between seed treatments was the inoculation treatment</w:t>
      </w:r>
      <w:r w:rsidR="0038171F">
        <w:rPr>
          <w:rFonts w:cs="Times New Roman"/>
        </w:rPr>
        <w:t>.</w:t>
      </w:r>
    </w:p>
    <w:p w14:paraId="42F7CA6B" w14:textId="2A86E271" w:rsidR="00D67D74" w:rsidRPr="00412BAB" w:rsidRDefault="00912680" w:rsidP="009D6E5B">
      <w:pPr>
        <w:autoSpaceDE w:val="0"/>
        <w:autoSpaceDN w:val="0"/>
        <w:adjustRightInd w:val="0"/>
        <w:spacing w:line="480" w:lineRule="auto"/>
        <w:ind w:firstLine="720"/>
        <w:rPr>
          <w:rFonts w:cs="Times New Roman"/>
        </w:rPr>
      </w:pPr>
      <w:r>
        <w:rPr>
          <w:rFonts w:cs="Times New Roman"/>
        </w:rPr>
        <w:t xml:space="preserve">Upon planting, </w:t>
      </w:r>
      <w:r w:rsidR="00675662">
        <w:rPr>
          <w:rFonts w:cs="Times New Roman"/>
        </w:rPr>
        <w:t xml:space="preserve">all </w:t>
      </w:r>
      <w:r>
        <w:rPr>
          <w:rFonts w:cs="Times New Roman"/>
        </w:rPr>
        <w:t>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Pr>
          <w:rFonts w:cs="Times New Roman"/>
        </w:rPr>
        <w:t xml:space="preserve"> and received one </w:t>
      </w:r>
      <w:r w:rsidR="007B6BD6">
        <w:rPr>
          <w:rFonts w:cs="Times New Roman"/>
        </w:rPr>
        <w:t>of two nitrogen fertilization treatments as 150 mL of a modified Hoagland’s solution</w:t>
      </w:r>
      <w:r w:rsidR="00D8588A">
        <w:rPr>
          <w:rFonts w:cs="Times New Roman"/>
        </w:rPr>
        <w:t xml:space="preserve"> </w:t>
      </w:r>
      <w:r w:rsidR="00D8588A">
        <w:rPr>
          <w:rFonts w:cs="Times New Roman"/>
        </w:rPr>
        <w:fldChar w:fldCharType="begin" w:fldLock="1"/>
      </w:r>
      <w:r w:rsidR="00D8588A">
        <w:rPr>
          <w:rFonts w:cs="Times New Roman"/>
        </w:rPr>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8588A">
        <w:rPr>
          <w:rFonts w:cs="Times New Roman"/>
        </w:rPr>
        <w:fldChar w:fldCharType="separate"/>
      </w:r>
      <w:r w:rsidR="00D8588A" w:rsidRPr="00D8588A">
        <w:rPr>
          <w:rFonts w:cs="Times New Roman"/>
          <w:noProof/>
        </w:rPr>
        <w:t>(Hoagland &amp; Arnon, 1950)</w:t>
      </w:r>
      <w:r w:rsidR="00D8588A">
        <w:rPr>
          <w:rFonts w:cs="Times New Roman"/>
        </w:rPr>
        <w:fldChar w:fldCharType="end"/>
      </w:r>
      <w:r w:rsidR="007B6BD6">
        <w:rPr>
          <w:rFonts w:cs="Times New Roman"/>
        </w:rPr>
        <w:t xml:space="preserve"> equivalent to either 70 or 630 ppm N twice per week</w:t>
      </w:r>
      <w:r w:rsidR="0089764A">
        <w:rPr>
          <w:rFonts w:cs="Times New Roman"/>
        </w:rPr>
        <w:t xml:space="preserve"> for </w:t>
      </w:r>
      <w:r w:rsidR="00102628">
        <w:rPr>
          <w:rFonts w:cs="Times New Roman"/>
        </w:rPr>
        <w:t>seven weeks</w:t>
      </w:r>
      <w:r w:rsidR="007B6BD6">
        <w:rPr>
          <w:rFonts w:cs="Times New Roman"/>
        </w:rPr>
        <w:t>. Nitrogen fertilization doses were received as topical agents to the soil surface and were modified to keep concentrations of other macro</w:t>
      </w:r>
      <w:r w:rsidR="007B12CC">
        <w:rPr>
          <w:rFonts w:cs="Times New Roman"/>
        </w:rPr>
        <w:t>nutrients</w:t>
      </w:r>
      <w:r w:rsidR="007B6BD6">
        <w:rPr>
          <w:rFonts w:cs="Times New Roman"/>
        </w:rPr>
        <w:t xml:space="preserve">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 xml:space="preserve">lants were routinely well-watered to </w:t>
      </w:r>
      <w:r w:rsidR="007B12CC">
        <w:rPr>
          <w:rFonts w:cs="Times New Roman"/>
        </w:rPr>
        <w:t>minimize any chance of</w:t>
      </w:r>
      <w:r w:rsidR="007B6BD6">
        <w:rPr>
          <w:rFonts w:cs="Times New Roman"/>
        </w:rPr>
        <w:t xml:space="preserve"> water stress</w:t>
      </w:r>
      <w:r>
        <w:rPr>
          <w:rFonts w:cs="Times New Roman"/>
        </w:rPr>
        <w:t>.</w:t>
      </w:r>
      <w:r w:rsidR="00412BAB">
        <w:rPr>
          <w:rFonts w:cs="Times New Roman"/>
        </w:rPr>
        <w:t xml:space="preserve"> There was no evidence of pot size induced growth limitation at the time of biomass harvest, indicated by marginal mean whole plant biomass: pot </w:t>
      </w:r>
      <w:r w:rsidR="00412BAB">
        <w:rPr>
          <w:rFonts w:cs="Times New Roman"/>
        </w:rPr>
        <w:lastRenderedPageBreak/>
        <w:t>volume ratios less than 1 g L</w:t>
      </w:r>
      <w:r w:rsidR="00412BAB">
        <w:rPr>
          <w:rFonts w:cs="Times New Roman"/>
          <w:vertAlign w:val="superscript"/>
        </w:rPr>
        <w:t>-1</w:t>
      </w:r>
      <w:r w:rsidR="00412BAB">
        <w:rPr>
          <w:rFonts w:cs="Times New Roman"/>
        </w:rPr>
        <w:t xml:space="preserve"> within each treatment combination (</w:t>
      </w:r>
      <w:r w:rsidR="00412BAB" w:rsidRPr="00433868">
        <w:rPr>
          <w:rFonts w:cs="Times New Roman"/>
        </w:rPr>
        <w:t>Table S2; Fig. S1</w:t>
      </w:r>
      <w:r w:rsidR="00412BAB">
        <w:rPr>
          <w:rFonts w:cs="Times New Roman"/>
        </w:rPr>
        <w:t>;</w:t>
      </w:r>
      <w:r w:rsidR="00D8588A">
        <w:rPr>
          <w:rFonts w:cs="Times New Roman"/>
        </w:rPr>
        <w:t xml:space="preserve"> </w:t>
      </w:r>
      <w:r w:rsidR="00D8588A">
        <w:rPr>
          <w:rFonts w:cs="Times New Roman"/>
        </w:rPr>
        <w:fldChar w:fldCharType="begin" w:fldLock="1"/>
      </w:r>
      <w:r w:rsidR="00D8588A">
        <w:rPr>
          <w:rFonts w:cs="Times New Roman"/>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D8588A">
        <w:rPr>
          <w:rFonts w:ascii="Cambria Math" w:hAnsi="Cambria Math" w:cs="Cambria Math"/>
        </w:rPr>
        <w:instrText>∼</w:instrText>
      </w:r>
      <w:r w:rsidR="00D8588A">
        <w:rPr>
          <w:rFonts w:cs="Times New Roman"/>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manualFormatting":"Poorter et al., 2012)","plainTextFormattedCitation":"(Poorter et al., 2012)","previouslyFormattedCitation":"(Poorter &lt;i&gt;et al.&lt;/i&gt;, 2012)"},"properties":{"noteIndex":0},"schema":"https://github.com/citation-style-language/schema/raw/master/csl-citation.json"}</w:instrText>
      </w:r>
      <w:r w:rsidR="00D8588A">
        <w:rPr>
          <w:rFonts w:cs="Times New Roman"/>
        </w:rPr>
        <w:fldChar w:fldCharType="separate"/>
      </w:r>
      <w:r w:rsidR="00D8588A" w:rsidRPr="00D8588A">
        <w:rPr>
          <w:rFonts w:cs="Times New Roman"/>
          <w:noProof/>
        </w:rPr>
        <w:t xml:space="preserve">Poorter </w:t>
      </w:r>
      <w:r w:rsidR="00D8588A" w:rsidRPr="00D8588A">
        <w:rPr>
          <w:rFonts w:cs="Times New Roman"/>
          <w:i/>
          <w:noProof/>
        </w:rPr>
        <w:t>et al.</w:t>
      </w:r>
      <w:r w:rsidR="00D8588A" w:rsidRPr="00D8588A">
        <w:rPr>
          <w:rFonts w:cs="Times New Roman"/>
          <w:noProof/>
        </w:rPr>
        <w:t>, 2012)</w:t>
      </w:r>
      <w:r w:rsidR="00D8588A">
        <w:rPr>
          <w:rFonts w:cs="Times New Roman"/>
        </w:rPr>
        <w:fldChar w:fldCharType="end"/>
      </w:r>
    </w:p>
    <w:p w14:paraId="7A34FC86" w14:textId="5DC8ACDE" w:rsidR="00D67D74" w:rsidRDefault="00D67D74" w:rsidP="009D6E5B">
      <w:pPr>
        <w:spacing w:line="480" w:lineRule="auto"/>
      </w:pPr>
    </w:p>
    <w:p w14:paraId="64D2AC58" w14:textId="27F5B292" w:rsidR="00360D30" w:rsidRDefault="00283E1D" w:rsidP="009D6E5B">
      <w:pPr>
        <w:spacing w:line="480" w:lineRule="auto"/>
      </w:pPr>
      <w:r>
        <w:rPr>
          <w:i/>
          <w:iCs/>
        </w:rPr>
        <w:t>P</w:t>
      </w:r>
      <w:r w:rsidR="00360D30">
        <w:rPr>
          <w:i/>
          <w:iCs/>
        </w:rPr>
        <w:t>lant trait</w:t>
      </w:r>
      <w:r>
        <w:rPr>
          <w:i/>
          <w:iCs/>
        </w:rPr>
        <w:t xml:space="preserve"> measurements</w:t>
      </w:r>
    </w:p>
    <w:p w14:paraId="14099B94" w14:textId="113A59DC" w:rsidR="007755C4" w:rsidRDefault="00F83744" w:rsidP="009D6E5B">
      <w:pPr>
        <w:autoSpaceDE w:val="0"/>
        <w:autoSpaceDN w:val="0"/>
        <w:adjustRightInd w:val="0"/>
        <w:spacing w:line="480" w:lineRule="auto"/>
        <w:ind w:firstLine="720"/>
        <w:rPr>
          <w:rFonts w:cs="Times New Roman"/>
        </w:rPr>
      </w:pPr>
      <w:r>
        <w:t>W</w:t>
      </w:r>
      <w:r w:rsidR="00360D30">
        <w:t xml:space="preserve">e harvested all experimental individuals and separated biomass of </w:t>
      </w:r>
      <w:r w:rsidR="00360D30" w:rsidRPr="00360D30">
        <w:t>each experimental individual into major organ types (leaves, stems, roots</w:t>
      </w:r>
      <w:r w:rsidR="00310558">
        <w:t>, and root nodules when present</w:t>
      </w:r>
      <w:r w:rsidR="00360D30" w:rsidRPr="00360D30">
        <w:t>)</w:t>
      </w:r>
      <w:r>
        <w:t xml:space="preserve"> approximately seven weeks after experiment initiation</w:t>
      </w:r>
      <w:r w:rsidR="00360D30" w:rsidRPr="00360D30">
        <w:t>. Leaf areas of all harvested leaves were measured using a</w:t>
      </w:r>
      <w:r w:rsidR="00430044">
        <w:t>n</w:t>
      </w:r>
      <w:r w:rsidR="00360D30" w:rsidRPr="00360D30">
        <w:t xml:space="preserve"> </w:t>
      </w:r>
      <w:r w:rsidR="007755C4">
        <w:t>LI-3100</w:t>
      </w:r>
      <w:r w:rsidR="00412BAB">
        <w:t>C</w:t>
      </w:r>
      <w:r w:rsidR="007755C4">
        <w:t xml:space="preserve"> (</w:t>
      </w:r>
      <w:r w:rsidR="00412BAB" w:rsidRPr="00863849">
        <w:rPr>
          <w:color w:val="000000"/>
        </w:rPr>
        <w:t>Li-COR Bioscience</w:t>
      </w:r>
      <w:r w:rsidR="00412BAB">
        <w:rPr>
          <w:color w:val="000000"/>
        </w:rPr>
        <w:t>s</w:t>
      </w:r>
      <w:r w:rsidR="00412BAB" w:rsidRPr="00863849">
        <w:rPr>
          <w:color w:val="000000"/>
        </w:rPr>
        <w:t>, Lincoln, Nebraska, USA</w:t>
      </w:r>
      <w:r w:rsidR="00412BAB">
        <w:rPr>
          <w:color w:val="000000"/>
        </w:rPr>
        <w:t>)</w:t>
      </w:r>
      <w:r w:rsidR="00926F7B">
        <w:t>. T</w:t>
      </w:r>
      <w:r w:rsidR="00360D30" w:rsidRPr="00360D30">
        <w:t>otal leaf area</w:t>
      </w:r>
      <w:r w:rsidR="00926F7B">
        <w:t xml:space="preserve"> (cm</w:t>
      </w:r>
      <w:r w:rsidR="00926F7B">
        <w:rPr>
          <w:vertAlign w:val="superscript"/>
        </w:rPr>
        <w:t>2</w:t>
      </w:r>
      <w:r w:rsidR="00926F7B">
        <w:t>)</w:t>
      </w:r>
      <w:r w:rsidR="00360D30" w:rsidRPr="00360D30">
        <w:t xml:space="preserve"> was calculated as the sum of all leaf areas.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e also quantified carbon and nitrogen content</w:t>
      </w:r>
      <w:r w:rsidR="00B84938">
        <w:rPr>
          <w:rFonts w:cs="Times New Roman"/>
        </w:rPr>
        <w:t xml:space="preserve"> </w:t>
      </w:r>
      <w:r w:rsidR="00430044">
        <w:rPr>
          <w:rFonts w:cs="Times New Roman"/>
        </w:rPr>
        <w:t xml:space="preserve">of each respective organ type </w:t>
      </w:r>
      <w:r w:rsidR="00AB654B">
        <w:rPr>
          <w:rFonts w:cs="Times New Roman"/>
        </w:rPr>
        <w:t>through elemental combustion (</w:t>
      </w:r>
      <w:r w:rsidR="00AB654B">
        <w:rPr>
          <w:color w:val="000000"/>
        </w:rPr>
        <w:t xml:space="preserve">Costech-4010, </w:t>
      </w:r>
      <w:proofErr w:type="spellStart"/>
      <w:r w:rsidR="00AB654B">
        <w:rPr>
          <w:color w:val="000000"/>
        </w:rPr>
        <w:t>Costech</w:t>
      </w:r>
      <w:proofErr w:type="spellEnd"/>
      <w:r w:rsidR="00AB654B">
        <w:rPr>
          <w:color w:val="000000"/>
        </w:rPr>
        <w:t>, Inc., Valencia, CA, USA)</w:t>
      </w:r>
      <w:r w:rsidR="00AB654B">
        <w:rPr>
          <w:rFonts w:cs="Times New Roman"/>
        </w:rPr>
        <w:t xml:space="preserve"> </w:t>
      </w:r>
      <w:r w:rsidR="00430044">
        <w:rPr>
          <w:rFonts w:cs="Times New Roman"/>
        </w:rPr>
        <w:t>using subsamples of ground and homogenized organ tissue.</w:t>
      </w:r>
      <w:r w:rsidR="007755C4">
        <w:rPr>
          <w:rFonts w:cs="Times New Roman"/>
        </w:rPr>
        <w:t xml:space="preserve"> </w:t>
      </w:r>
    </w:p>
    <w:p w14:paraId="5E151562" w14:textId="678454F7" w:rsidR="00DD0878" w:rsidRDefault="00351A75" w:rsidP="008B104C">
      <w:pPr>
        <w:autoSpaceDE w:val="0"/>
        <w:autoSpaceDN w:val="0"/>
        <w:adjustRightInd w:val="0"/>
        <w:spacing w:line="480" w:lineRule="auto"/>
        <w:ind w:firstLine="720"/>
        <w:rPr>
          <w:rFonts w:cs="Times New Roman"/>
        </w:rPr>
      </w:pPr>
      <w:r>
        <w:rPr>
          <w:rFonts w:cs="Times New Roman"/>
        </w:rPr>
        <w:t>Following the</w:t>
      </w:r>
      <w:r w:rsidR="000F1E36">
        <w:rPr>
          <w:rFonts w:cs="Times New Roman"/>
        </w:rPr>
        <w:t xml:space="preserve"> </w:t>
      </w:r>
      <w:r>
        <w:rPr>
          <w:rFonts w:cs="Times New Roman"/>
        </w:rPr>
        <w:t>approach explained in</w:t>
      </w:r>
      <w:r w:rsidR="00D32CFF">
        <w:rPr>
          <w:rFonts w:cs="Times New Roman"/>
        </w:rPr>
        <w:t xml:space="preserve"> </w:t>
      </w:r>
      <w:r w:rsidR="008B104C">
        <w:rPr>
          <w:rFonts w:cs="Times New Roman"/>
        </w:rPr>
        <w:fldChar w:fldCharType="begin" w:fldLock="1"/>
      </w:r>
      <w:r w:rsidR="008B104C">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Perkowski </w:t>
      </w:r>
      <w:r w:rsidR="008B104C" w:rsidRPr="008B104C">
        <w:rPr>
          <w:rFonts w:cs="Times New Roman"/>
          <w:i/>
          <w:noProof/>
        </w:rPr>
        <w:t>et al.</w:t>
      </w:r>
      <w:r w:rsidR="008B104C">
        <w:rPr>
          <w:rFonts w:cs="Times New Roman"/>
          <w:noProof/>
        </w:rPr>
        <w:t xml:space="preserve"> (</w:t>
      </w:r>
      <w:r w:rsidR="008B104C" w:rsidRPr="008B104C">
        <w:rPr>
          <w:rFonts w:cs="Times New Roman"/>
          <w:noProof/>
        </w:rPr>
        <w:t>2021)</w:t>
      </w:r>
      <w:r w:rsidR="008B104C">
        <w:rPr>
          <w:rFonts w:cs="Times New Roman"/>
        </w:rPr>
        <w:fldChar w:fldCharType="end"/>
      </w:r>
      <w:r>
        <w:rPr>
          <w:rFonts w:cs="Times New Roman"/>
        </w:rPr>
        <w:t>, we calculated structural carbon costs to acquire nitrogen as the ratio of total belowground carbon biomass to whole plant nitrogen biomass</w:t>
      </w:r>
      <w:r w:rsidR="00E20C33">
        <w:rPr>
          <w:rFonts w:cs="Times New Roman"/>
        </w:rPr>
        <w:t xml:space="preserve"> (g</w:t>
      </w:r>
      <w:r w:rsidR="00310558">
        <w:rPr>
          <w:rFonts w:cs="Times New Roman"/>
        </w:rPr>
        <w:t xml:space="preserve"> </w:t>
      </w:r>
      <w:r w:rsidR="00E20C33">
        <w:rPr>
          <w:rFonts w:cs="Times New Roman"/>
        </w:rPr>
        <w:t>C g</w:t>
      </w:r>
      <w:r w:rsidR="00E20C33">
        <w:rPr>
          <w:rFonts w:cs="Times New Roman"/>
          <w:vertAlign w:val="superscript"/>
        </w:rPr>
        <w:t>-1</w:t>
      </w:r>
      <w:r w:rsidR="00E20C33">
        <w:rPr>
          <w:rFonts w:cs="Times New Roman"/>
        </w:rPr>
        <w:t xml:space="preserve"> N)</w:t>
      </w:r>
      <w:r>
        <w:rPr>
          <w:rFonts w:cs="Times New Roman"/>
        </w:rPr>
        <w:t xml:space="preserve">. </w:t>
      </w:r>
      <w:r w:rsidR="00430044">
        <w:rPr>
          <w:rFonts w:cs="Times New Roman"/>
        </w:rPr>
        <w:t>Belowground carbon biomass</w:t>
      </w:r>
      <w:r w:rsidR="00E20C33">
        <w:rPr>
          <w:rFonts w:cs="Times New Roman"/>
        </w:rPr>
        <w:t xml:space="preserve"> (g C)</w:t>
      </w:r>
      <w:r w:rsidR="00430044">
        <w:rPr>
          <w:rFonts w:cs="Times New Roman"/>
        </w:rPr>
        <w:t xml:space="preserve"> was </w:t>
      </w:r>
      <w:r w:rsidR="00B84938">
        <w:rPr>
          <w:rFonts w:cs="Times New Roman"/>
        </w:rPr>
        <w:t xml:space="preserve">calculated by multiplying the carbon content of roots and root nodules by total biomass of each respective organ type, then adding root carbon biomass and root nodule carbon biomass. </w:t>
      </w:r>
      <w:r w:rsidR="00310558">
        <w:rPr>
          <w:rFonts w:cs="Times New Roman"/>
        </w:rPr>
        <w:t>W</w:t>
      </w:r>
      <w:r w:rsidR="00B84938">
        <w:rPr>
          <w:rFonts w:cs="Times New Roman"/>
        </w:rPr>
        <w:t>hole plant nitrogen biomass</w:t>
      </w:r>
      <w:r w:rsidR="00E20C33">
        <w:rPr>
          <w:rFonts w:cs="Times New Roman"/>
        </w:rPr>
        <w:t xml:space="preserve"> (g N)</w:t>
      </w:r>
      <w:r w:rsidR="00B84938">
        <w:rPr>
          <w:rFonts w:cs="Times New Roman"/>
        </w:rPr>
        <w:t xml:space="preserve"> was calculated by multiplying the nitrogen content of leaves, stems, roots, and root nodules by biomass of each respective organ type, then </w:t>
      </w:r>
      <w:r w:rsidR="00310558">
        <w:rPr>
          <w:rFonts w:cs="Times New Roman"/>
        </w:rPr>
        <w:t>calculating</w:t>
      </w:r>
      <w:r w:rsidR="00B84938">
        <w:rPr>
          <w:rFonts w:cs="Times New Roman"/>
        </w:rPr>
        <w:t xml:space="preserve"> the sum of nitrogen biomass of each organ type.</w:t>
      </w:r>
      <w:r>
        <w:rPr>
          <w:rFonts w:cs="Times New Roman"/>
        </w:rPr>
        <w:t xml:space="preserve"> This calculation only quantifies plant structural carbon costs to acquire </w:t>
      </w:r>
      <w:r w:rsidR="00310558">
        <w:rPr>
          <w:rFonts w:cs="Times New Roman"/>
        </w:rPr>
        <w:t>nitrogen and</w:t>
      </w:r>
      <w:r>
        <w:rPr>
          <w:rFonts w:cs="Times New Roman"/>
        </w:rPr>
        <w:t xml:space="preserve"> does not include any additional carbon costs of nitrogen acquisition associated with root </w:t>
      </w:r>
      <w:r>
        <w:rPr>
          <w:rFonts w:cs="Times New Roman"/>
        </w:rPr>
        <w:lastRenderedPageBreak/>
        <w:t xml:space="preserve">respiration, root exudation, or root turnover. An explicit explanation of the limitations for interpreting this calculation can be found in </w:t>
      </w:r>
      <w:r w:rsidR="008B104C">
        <w:rPr>
          <w:rFonts w:cs="Times New Roman"/>
        </w:rPr>
        <w:fldChar w:fldCharType="begin" w:fldLock="1"/>
      </w:r>
      <w:r w:rsidR="008B104C">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Perkowski </w:t>
      </w:r>
      <w:r w:rsidR="008B104C" w:rsidRPr="008B104C">
        <w:rPr>
          <w:rFonts w:cs="Times New Roman"/>
          <w:i/>
          <w:noProof/>
        </w:rPr>
        <w:t>et al.</w:t>
      </w:r>
      <w:r w:rsidR="008B104C">
        <w:rPr>
          <w:rFonts w:cs="Times New Roman"/>
          <w:noProof/>
        </w:rPr>
        <w:t xml:space="preserve"> (</w:t>
      </w:r>
      <w:r w:rsidR="008B104C" w:rsidRPr="008B104C">
        <w:rPr>
          <w:rFonts w:cs="Times New Roman"/>
          <w:noProof/>
        </w:rPr>
        <w:t>2021)</w:t>
      </w:r>
      <w:r w:rsidR="008B104C">
        <w:rPr>
          <w:rFonts w:cs="Times New Roman"/>
        </w:rPr>
        <w:fldChar w:fldCharType="end"/>
      </w:r>
      <w:r w:rsidR="008B104C">
        <w:rPr>
          <w:rFonts w:cs="Times New Roman"/>
        </w:rPr>
        <w:t xml:space="preserve"> and </w:t>
      </w:r>
      <w:r w:rsidR="008B104C">
        <w:rPr>
          <w:rFonts w:cs="Times New Roman"/>
        </w:rPr>
        <w:fldChar w:fldCharType="begin" w:fldLock="1"/>
      </w:r>
      <w:r w:rsidR="008B104C">
        <w:rPr>
          <w:rFonts w:cs="Times New Roman"/>
        </w:rP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manualFormatting":"Terrer et al. (2018)","plainTextFormattedCitation":"(Terrer et al., 2018)","previouslyFormattedCitation":"(Terrer &lt;i&gt;et al.&lt;/i&gt;, 2018)"},"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Terrer </w:t>
      </w:r>
      <w:r w:rsidR="008B104C" w:rsidRPr="008B104C">
        <w:rPr>
          <w:rFonts w:cs="Times New Roman"/>
          <w:i/>
          <w:noProof/>
        </w:rPr>
        <w:t>et al.</w:t>
      </w:r>
      <w:r w:rsidR="008B104C">
        <w:rPr>
          <w:rFonts w:cs="Times New Roman"/>
          <w:noProof/>
        </w:rPr>
        <w:t xml:space="preserve"> (</w:t>
      </w:r>
      <w:r w:rsidR="008B104C" w:rsidRPr="008B104C">
        <w:rPr>
          <w:rFonts w:cs="Times New Roman"/>
          <w:noProof/>
        </w:rPr>
        <w:t>2018)</w:t>
      </w:r>
      <w:r w:rsidR="008B104C">
        <w:rPr>
          <w:rFonts w:cs="Times New Roman"/>
        </w:rPr>
        <w:fldChar w:fldCharType="end"/>
      </w:r>
      <w:r w:rsidR="008B104C">
        <w:rPr>
          <w:rFonts w:cs="Times New Roman"/>
        </w:rPr>
        <w:t>.</w:t>
      </w:r>
    </w:p>
    <w:p w14:paraId="3989355C" w14:textId="77777777" w:rsidR="008B104C" w:rsidRPr="008B104C" w:rsidRDefault="008B104C" w:rsidP="008B104C">
      <w:pPr>
        <w:autoSpaceDE w:val="0"/>
        <w:autoSpaceDN w:val="0"/>
        <w:adjustRightInd w:val="0"/>
        <w:spacing w:line="480" w:lineRule="auto"/>
        <w:ind w:firstLine="720"/>
        <w:rPr>
          <w:rFonts w:cs="Times New Roman"/>
        </w:rPr>
      </w:pPr>
    </w:p>
    <w:p w14:paraId="7D99C48A" w14:textId="15E512C9" w:rsidR="00D67D74" w:rsidRDefault="00D67D74" w:rsidP="009D6E5B">
      <w:pPr>
        <w:spacing w:line="480" w:lineRule="auto"/>
      </w:pPr>
      <w:r>
        <w:rPr>
          <w:i/>
          <w:iCs/>
        </w:rPr>
        <w:t>Statistical analyses</w:t>
      </w:r>
    </w:p>
    <w:p w14:paraId="100E66B0" w14:textId="6C8E56FE" w:rsidR="00270350" w:rsidRDefault="00270350" w:rsidP="009D6E5B">
      <w:pPr>
        <w:spacing w:line="480" w:lineRule="auto"/>
        <w:ind w:firstLine="720"/>
      </w:pPr>
      <w:r>
        <w:t>We built a series of linear mixed-effects models to investigate the impacts of soil nitrogen fertilization and inoculation</w:t>
      </w:r>
      <w:r w:rsidR="00926F7B">
        <w:t xml:space="preserve"> on</w:t>
      </w:r>
      <w:r>
        <w:t xml:space="preserve"> </w:t>
      </w:r>
      <w:r w:rsidR="00926F7B" w:rsidRPr="00926F7B">
        <w:rPr>
          <w:i/>
          <w:iCs/>
        </w:rPr>
        <w:t>G. max</w:t>
      </w:r>
      <w:r w:rsidR="00926F7B">
        <w:t xml:space="preserve"> </w:t>
      </w:r>
      <w:r w:rsidR="00064D06">
        <w:t>traits</w:t>
      </w:r>
      <w:r>
        <w:t>. All models included soil nitrogen fertilization, inoculation, and interactions between soil nitrogen fertilization and inoculation as categorical fixed effects</w:t>
      </w:r>
      <w:r w:rsidR="00360D30">
        <w:t>. Block number was included as a random intercept term</w:t>
      </w:r>
      <w:r w:rsidR="00430044">
        <w:t xml:space="preserve"> to account for any environmental heterogeneity within the greenhouse</w:t>
      </w:r>
      <w:r w:rsidR="00DD0878">
        <w:t xml:space="preserve"> room</w:t>
      </w:r>
      <w:r w:rsidR="00360D30">
        <w:t>. Models with this independent variable structure were constructed to quantify relationships between soil nitrogen fertilization and inoculation on</w:t>
      </w:r>
      <w:r w:rsidR="006C759F">
        <w:t xml:space="preserve"> </w:t>
      </w:r>
      <w:r w:rsidR="007D0701">
        <w:t>whole plant biomass</w:t>
      </w:r>
      <w:r w:rsidR="00360D30">
        <w:t>,</w:t>
      </w:r>
      <w:r w:rsidR="00360D30">
        <w:rPr>
          <w:i/>
          <w:iCs/>
        </w:rPr>
        <w:t xml:space="preserve"> </w:t>
      </w:r>
      <w:r w:rsidR="00AD6759">
        <w:t xml:space="preserve">structural carbon costs to acquire nitrogen, belowground carbon biomass, whole plant nitrogen biomass, </w:t>
      </w:r>
      <w:r w:rsidR="00360D30">
        <w:t xml:space="preserve">total biomass, </w:t>
      </w:r>
      <w:r w:rsidR="00430044">
        <w:t>total leaf area</w:t>
      </w:r>
      <w:r w:rsidR="00AD6759">
        <w:t>,</w:t>
      </w:r>
      <w:r w:rsidR="00AD6759" w:rsidRPr="00AD6759">
        <w:t xml:space="preserve"> </w:t>
      </w:r>
      <w:r w:rsidR="00AD6759">
        <w:t>root nodule biomass: root biomass, root nodule biomass, and root biomass</w:t>
      </w:r>
      <w:r w:rsidR="00166B47">
        <w:t>.</w:t>
      </w:r>
    </w:p>
    <w:p w14:paraId="0FC0C20D" w14:textId="00CFD4E1" w:rsidR="006A394B" w:rsidRDefault="00166B47" w:rsidP="008B104C">
      <w:pPr>
        <w:spacing w:line="480" w:lineRule="auto"/>
        <w:ind w:firstLine="720"/>
      </w:pPr>
      <w:r>
        <w:t>We used Shapiro-Wilk tests of normality</w:t>
      </w:r>
      <w:r w:rsidR="00DD0878">
        <w:t xml:space="preserve"> </w:t>
      </w:r>
      <w:r>
        <w:t>to determine whether linear mixed-effects models satisfied residual normality assumptions. All models satisfied residual normality assumptions except</w:t>
      </w:r>
      <w:r w:rsidR="00C7318F">
        <w:t xml:space="preserve"> </w:t>
      </w:r>
      <w:r w:rsidR="00D02153">
        <w:t>structural carbon costs to acquire nitrogen</w:t>
      </w:r>
      <w:r w:rsidR="006A394B">
        <w:t xml:space="preserve">, </w:t>
      </w:r>
      <w:r w:rsidR="00D02153">
        <w:t>belowground carbon biomass</w:t>
      </w:r>
      <w:r w:rsidR="006A394B">
        <w:t xml:space="preserve">, total biomass, </w:t>
      </w:r>
      <w:r w:rsidR="00AD6759">
        <w:t>root nodule biomass: root biomass,</w:t>
      </w:r>
      <w:r w:rsidR="00086E13">
        <w:t xml:space="preserve"> </w:t>
      </w:r>
      <w:r w:rsidR="00AD6759">
        <w:t>root nodule biomass</w:t>
      </w:r>
      <w:r w:rsidR="00B20D1B">
        <w:t>, root biomass, and biomass: pot volume</w:t>
      </w:r>
      <w:r w:rsidR="00AD6759">
        <w:t xml:space="preserve"> </w:t>
      </w:r>
      <w:r>
        <w:t>(Shapiro-Wilk: p&lt;0.05 in all cases).</w:t>
      </w:r>
      <w:r w:rsidR="00AB654B">
        <w:t xml:space="preserve"> </w:t>
      </w:r>
      <w:r w:rsidR="008B104C">
        <w:t xml:space="preserve">We </w:t>
      </w:r>
      <w:r w:rsidR="00D87519">
        <w:t xml:space="preserve">attempted to satisfy residual normality assumptions by fitting models using dependent variables that were </w:t>
      </w:r>
      <w:r w:rsidR="000E65D6">
        <w:t>natural log</w:t>
      </w:r>
      <w:r w:rsidR="00D87519">
        <w:t xml:space="preserve"> transformed.</w:t>
      </w:r>
      <w:r w:rsidR="00916FB5">
        <w:t xml:space="preserve"> </w:t>
      </w:r>
      <w:r>
        <w:t>If residual normality assumptions were still not met</w:t>
      </w:r>
      <w:r w:rsidR="00086E13">
        <w:t xml:space="preserve"> after a natural-log transformation</w:t>
      </w:r>
      <w:r>
        <w:t xml:space="preserve"> (Shapiro-Wilk: p&lt;0.05), then models were fit using dependent variables that were square root transformed. All residual normality assumptions were met with either a natural log or square root data transformation (Shapiro-Wilk: p&gt;0.05 in all cases</w:t>
      </w:r>
      <w:r w:rsidRPr="00166B47">
        <w:t xml:space="preserve">). Specifically, we natural log </w:t>
      </w:r>
      <w:r w:rsidRPr="00166B47">
        <w:lastRenderedPageBreak/>
        <w:t xml:space="preserve">transformed </w:t>
      </w:r>
      <w:r w:rsidR="00D02153">
        <w:t>structural carbon costs to acquire nitrogen</w:t>
      </w:r>
      <w:r w:rsidR="006A394B">
        <w:t xml:space="preserve">, </w:t>
      </w:r>
      <w:r w:rsidR="00D02153">
        <w:t>belowground carbon biomass</w:t>
      </w:r>
      <w:r w:rsidR="006A394B">
        <w:t>, total biomass, root biomass, and biomass: pot volume, and square root transformed root nodule biomass: root biomass and root nodule biomass.</w:t>
      </w:r>
    </w:p>
    <w:p w14:paraId="3B7A47D8" w14:textId="228278C5" w:rsidR="004C3C71" w:rsidRDefault="00166B47" w:rsidP="009D6E5B">
      <w:pPr>
        <w:spacing w:line="480" w:lineRule="auto"/>
        <w:ind w:firstLine="720"/>
      </w:pPr>
      <w:r>
        <w:t>In all statistical models, w</w:t>
      </w:r>
      <w:r w:rsidRPr="00863849">
        <w:t>e used the '</w:t>
      </w:r>
      <w:proofErr w:type="spellStart"/>
      <w:r w:rsidRPr="00863849">
        <w:t>lmer</w:t>
      </w:r>
      <w:proofErr w:type="spellEnd"/>
      <w:r w:rsidRPr="00863849">
        <w:t xml:space="preserve">' function in the 'lme4' R package </w:t>
      </w:r>
      <w:r w:rsidR="008B104C">
        <w:fldChar w:fldCharType="begin" w:fldLock="1"/>
      </w:r>
      <w:r w:rsidR="008B104C">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8B104C">
        <w:fldChar w:fldCharType="separate"/>
      </w:r>
      <w:r w:rsidR="008B104C" w:rsidRPr="008B104C">
        <w:rPr>
          <w:noProof/>
        </w:rPr>
        <w:t xml:space="preserve">(Bates </w:t>
      </w:r>
      <w:r w:rsidR="008B104C" w:rsidRPr="008B104C">
        <w:rPr>
          <w:i/>
          <w:noProof/>
        </w:rPr>
        <w:t>et al.</w:t>
      </w:r>
      <w:r w:rsidR="008B104C" w:rsidRPr="008B104C">
        <w:rPr>
          <w:noProof/>
        </w:rPr>
        <w:t>, 2015)</w:t>
      </w:r>
      <w:r w:rsidR="008B104C">
        <w:fldChar w:fldCharType="end"/>
      </w:r>
      <w:r w:rsidR="008B104C">
        <w:t xml:space="preserve"> </w:t>
      </w:r>
      <w:r w:rsidRPr="00863849">
        <w:t>to fit each model and the '</w:t>
      </w:r>
      <w:proofErr w:type="spellStart"/>
      <w:r w:rsidRPr="00863849">
        <w:t>Anova</w:t>
      </w:r>
      <w:proofErr w:type="spellEnd"/>
      <w:r w:rsidRPr="00863849">
        <w:t xml:space="preserve">' function in the 'car' R package </w:t>
      </w:r>
      <w:r w:rsidR="008B104C">
        <w:fldChar w:fldCharType="begin" w:fldLock="1"/>
      </w:r>
      <w:r w:rsidR="008B104C">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8B104C">
        <w:fldChar w:fldCharType="separate"/>
      </w:r>
      <w:r w:rsidR="008B104C" w:rsidRPr="008B104C">
        <w:rPr>
          <w:noProof/>
        </w:rPr>
        <w:t>(Fox &amp; Weisberg, 2019)</w:t>
      </w:r>
      <w:r w:rsidR="008B104C">
        <w:fldChar w:fldCharType="end"/>
      </w:r>
      <w:r w:rsidR="008B104C">
        <w:t xml:space="preserve"> </w:t>
      </w:r>
      <w:r w:rsidRPr="00863849">
        <w:t>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007D0701">
        <w:t>W</w:t>
      </w:r>
      <w:r w:rsidRPr="00863849">
        <w:t>e</w:t>
      </w:r>
      <w:r w:rsidR="007D0701">
        <w:t xml:space="preserve"> then</w:t>
      </w:r>
      <w:r w:rsidRPr="00863849">
        <w:t xml:space="preserve"> used the 'emmeans' R package </w:t>
      </w:r>
      <w:r w:rsidR="008B104C">
        <w:fldChar w:fldCharType="begin" w:fldLock="1"/>
      </w:r>
      <w:r w:rsidR="008B104C">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8B104C">
        <w:fldChar w:fldCharType="separate"/>
      </w:r>
      <w:r w:rsidR="008B104C" w:rsidRPr="008B104C">
        <w:rPr>
          <w:noProof/>
        </w:rPr>
        <w:t>(Lenth, 2019)</w:t>
      </w:r>
      <w:r w:rsidR="008B104C">
        <w:fldChar w:fldCharType="end"/>
      </w:r>
      <w:r w:rsidR="00D32CFF">
        <w:t xml:space="preserve"> </w:t>
      </w:r>
      <w:r w:rsidRPr="00863849">
        <w:t>to conduct post-hoc comparisons using Tukey's tests</w:t>
      </w:r>
      <w:r>
        <w:t xml:space="preserve">, where degrees of freedom were approximated using the Kenward-Roger approach </w:t>
      </w:r>
      <w:r w:rsidR="008B104C">
        <w:fldChar w:fldCharType="begin" w:fldLock="1"/>
      </w:r>
      <w:r w:rsidR="008B104C">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8B104C">
        <w:fldChar w:fldCharType="separate"/>
      </w:r>
      <w:r w:rsidR="008B104C" w:rsidRPr="008B104C">
        <w:rPr>
          <w:noProof/>
        </w:rPr>
        <w:t>(Kenward &amp; Roger, 1997)</w:t>
      </w:r>
      <w:r w:rsidR="008B104C">
        <w:fldChar w:fldCharType="end"/>
      </w:r>
      <w:r w:rsidR="00D32CFF">
        <w:t xml:space="preserve"> </w:t>
      </w:r>
      <w:r w:rsidRPr="00863849">
        <w:t xml:space="preserve">All analyses and plots were conducted in R version </w:t>
      </w:r>
      <w:r>
        <w:t>4.</w:t>
      </w:r>
      <w:r w:rsidR="00E20C33">
        <w:t>2.0</w:t>
      </w:r>
      <w:r>
        <w:t xml:space="preserve"> </w:t>
      </w:r>
      <w:r w:rsidR="008B104C">
        <w:fldChar w:fldCharType="begin" w:fldLock="1"/>
      </w:r>
      <w:r w:rsidR="008B104C">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8B104C">
        <w:fldChar w:fldCharType="separate"/>
      </w:r>
      <w:r w:rsidR="008B104C" w:rsidRPr="008B104C">
        <w:rPr>
          <w:noProof/>
        </w:rPr>
        <w:t>(R Core Team, 2021)</w:t>
      </w:r>
      <w:r w:rsidR="008B104C">
        <w:fldChar w:fldCharType="end"/>
      </w:r>
      <w:r>
        <w:t>.</w:t>
      </w:r>
      <w:r w:rsidR="006C759F">
        <w:t xml:space="preserve"> </w:t>
      </w:r>
    </w:p>
    <w:p w14:paraId="3FD219DB" w14:textId="77777777" w:rsidR="008B104C" w:rsidRDefault="008B104C" w:rsidP="008B104C">
      <w:pPr>
        <w:spacing w:line="480" w:lineRule="auto"/>
      </w:pPr>
    </w:p>
    <w:p w14:paraId="0351CB86" w14:textId="20999ABD" w:rsidR="008B104C" w:rsidRDefault="008B104C" w:rsidP="008B104C">
      <w:pPr>
        <w:spacing w:line="480" w:lineRule="auto"/>
        <w:sectPr w:rsidR="008B104C" w:rsidSect="00DD0878">
          <w:pgSz w:w="12240" w:h="15840"/>
          <w:pgMar w:top="1440" w:right="1440" w:bottom="1440" w:left="1440" w:header="720" w:footer="720" w:gutter="0"/>
          <w:lnNumType w:countBy="1" w:restart="continuous"/>
          <w:cols w:space="720"/>
          <w:docGrid w:linePitch="360"/>
        </w:sectPr>
      </w:pPr>
    </w:p>
    <w:p w14:paraId="50CE6179" w14:textId="7E49F8E7" w:rsidR="00926F7B" w:rsidRDefault="00926F7B" w:rsidP="009D6E5B">
      <w:pPr>
        <w:spacing w:line="480" w:lineRule="auto"/>
      </w:pPr>
      <w:r>
        <w:rPr>
          <w:b/>
          <w:bCs/>
        </w:rPr>
        <w:lastRenderedPageBreak/>
        <w:t>Results</w:t>
      </w:r>
    </w:p>
    <w:p w14:paraId="2B64DC3A" w14:textId="77777777" w:rsidR="008B6B1D" w:rsidRDefault="008B6B1D" w:rsidP="008B6B1D">
      <w:pPr>
        <w:spacing w:line="480" w:lineRule="auto"/>
      </w:pPr>
      <w:r>
        <w:rPr>
          <w:i/>
          <w:iCs/>
        </w:rPr>
        <w:t>Structural carbon costs to acquire nitrogen</w:t>
      </w:r>
    </w:p>
    <w:p w14:paraId="576171AA" w14:textId="22285FA0" w:rsidR="008B6B1D" w:rsidRDefault="008B6B1D" w:rsidP="008B6B1D">
      <w:pPr>
        <w:spacing w:line="480" w:lineRule="auto"/>
        <w:ind w:firstLine="720"/>
      </w:pPr>
      <w:r>
        <w:t>S</w:t>
      </w:r>
      <w:r w:rsidRPr="00607987">
        <w:t>tructural carbon costs to acquire nitrogen</w:t>
      </w:r>
      <w:r>
        <w:t xml:space="preserve"> were driven by a strong interaction between nitrogen fertilization and inoculation (Table </w:t>
      </w:r>
      <w:r w:rsidR="00D14794">
        <w:t>1</w:t>
      </w:r>
      <w:r>
        <w:t xml:space="preserve">; Fig. </w:t>
      </w:r>
      <w:r w:rsidR="00D14794">
        <w:t>1</w:t>
      </w:r>
      <w:r>
        <w:t>A). This interaction indicated that inoculated individuals grown under low</w:t>
      </w:r>
      <w:r w:rsidR="00737E3B">
        <w:t xml:space="preserve"> soil</w:t>
      </w:r>
      <w:r>
        <w:t xml:space="preserve"> nitrogen fertilization had 63.4% lower </w:t>
      </w:r>
      <w:r w:rsidRPr="00607987">
        <w:t>structural carbon costs to acquire nitrogen</w:t>
      </w:r>
      <w:r>
        <w:t xml:space="preserve"> than non-inoculated individuals also grown under low </w:t>
      </w:r>
      <w:r w:rsidR="00737E3B">
        <w:t xml:space="preserve">soil </w:t>
      </w:r>
      <w:r>
        <w:t xml:space="preserve">nitrogen fertilization (Tukey: p&lt;0.001). There was no difference in </w:t>
      </w:r>
      <w:r w:rsidRPr="00607987">
        <w:t>structural carbon costs to acquire nitrogen</w:t>
      </w:r>
      <w:r>
        <w:t xml:space="preserve"> between inoculation treatments under high</w:t>
      </w:r>
      <w:r w:rsidR="001B6C4A">
        <w:t xml:space="preserve"> soil</w:t>
      </w:r>
      <w:r>
        <w:t xml:space="preserve"> nitrogen fertilization (Tukey: p=0.597). </w:t>
      </w:r>
      <w:r w:rsidR="001B6C4A">
        <w:t>Soil n</w:t>
      </w:r>
      <w:r>
        <w:t xml:space="preserve">itrogen fertilization also decreased </w:t>
      </w:r>
      <w:r w:rsidRPr="00607987">
        <w:t>structural carbon costs to acquire nitrogen</w:t>
      </w:r>
      <w:r>
        <w:t>, where individuals grown under high</w:t>
      </w:r>
      <w:r w:rsidR="001B6C4A">
        <w:t xml:space="preserve"> soil</w:t>
      </w:r>
      <w:r>
        <w:t xml:space="preserve"> nitrogen fertilization</w:t>
      </w:r>
      <w:r w:rsidR="00AF02DC">
        <w:t xml:space="preserve"> </w:t>
      </w:r>
      <w:r>
        <w:t xml:space="preserve">had 54.1% lower </w:t>
      </w:r>
      <w:r w:rsidRPr="00607987">
        <w:t>structural carbon costs to acquire nitrogen</w:t>
      </w:r>
      <w:r>
        <w:t xml:space="preserve"> than those grown under low</w:t>
      </w:r>
      <w:r w:rsidR="001B6C4A">
        <w:t xml:space="preserve"> soil</w:t>
      </w:r>
      <w:r>
        <w:t xml:space="preserve"> nitrogen fertilization (Tukey: p&lt;0.001). Inoculation decreased </w:t>
      </w:r>
      <w:r w:rsidRPr="00607987">
        <w:t>structural carbon costs to acquire nitrogen</w:t>
      </w:r>
      <w:r>
        <w:t xml:space="preserve">, where inoculated individuals had 91.5% lower </w:t>
      </w:r>
      <w:r w:rsidRPr="00607987">
        <w:t xml:space="preserve">structural carbon costs to acquire nitrogen than </w:t>
      </w:r>
      <w:r>
        <w:t>non-inoculated individuals (Tukey: p&lt;0.001).</w:t>
      </w:r>
    </w:p>
    <w:p w14:paraId="467D2C60" w14:textId="23113CBB" w:rsidR="007E4069" w:rsidRDefault="007E4069" w:rsidP="00457CFE">
      <w:pPr>
        <w:spacing w:line="480" w:lineRule="auto"/>
        <w:ind w:firstLine="720"/>
      </w:pPr>
      <w:r>
        <w:t>S</w:t>
      </w:r>
      <w:r w:rsidRPr="00607987">
        <w:t>tructural carbon costs to acquire nitrogen</w:t>
      </w:r>
      <w:r>
        <w:t xml:space="preserve"> results were primarily due to treatment impacts on whole plant biomass, rather than belowground carbon biomass. Specifically, whole plant nitrogen biomass was driven by a strong interaction between soil nitrogen fertilization and inoculation (Table 1; Fig. 1C). This interaction indicated that inoculated individuals grown under low soil nitrogen fertilization had 72.4% higher whole plant nitrogen biomass than non-inoculated individuals also grown under low soil nitrogen fertilization (Tukey: p&lt;0.001), with no difference between inoculation treatments under high soil nitrogen fertilization (Tukey: p=0.873). Soil nitrogen fertilization also increased whole plant nitrogen biomass, where individuals grown under high soil nitrogen fertilization had 119.0% higher whole plant nitrogen </w:t>
      </w:r>
      <w:r>
        <w:lastRenderedPageBreak/>
        <w:t>biomass than those grown under low soil nitrogen fertilization (Tukey: p&lt;0.001). Inoculation increased whole plant nitrogen biomass, where inoculated individuals had 17.4% higher whole plant nitrogen biomass than those that were not inoculated (Tukey: p&lt;0.001).</w:t>
      </w:r>
    </w:p>
    <w:p w14:paraId="1040FEF2" w14:textId="6A02F53A" w:rsidR="00457CFE" w:rsidRDefault="007E4069" w:rsidP="00457CFE">
      <w:pPr>
        <w:spacing w:line="480" w:lineRule="auto"/>
        <w:ind w:firstLine="720"/>
      </w:pPr>
      <w:r>
        <w:t>Belowground carbon biomass was not impacted by the treatments nearly as much as whole plant nitrogen biomass. However, i</w:t>
      </w:r>
      <w:r w:rsidR="008B6B1D">
        <w:t xml:space="preserve">noculation </w:t>
      </w:r>
      <w:r>
        <w:t xml:space="preserve">had a slight </w:t>
      </w:r>
      <w:r w:rsidR="008B6B1D">
        <w:t xml:space="preserve">affected </w:t>
      </w:r>
      <w:r w:rsidR="008B6B1D" w:rsidRPr="00607987">
        <w:t>belowground carbon biomass (</w:t>
      </w:r>
      <w:r w:rsidR="008B6B1D">
        <w:t xml:space="preserve">Table </w:t>
      </w:r>
      <w:r w:rsidR="00D14794">
        <w:t>1</w:t>
      </w:r>
      <w:r w:rsidR="008B6B1D">
        <w:t xml:space="preserve">; Fig. </w:t>
      </w:r>
      <w:r w:rsidR="00D14794">
        <w:t>1</w:t>
      </w:r>
      <w:r w:rsidR="008B6B1D">
        <w:t xml:space="preserve">B). Specifically, inoculated </w:t>
      </w:r>
      <w:r w:rsidR="00AF02DC">
        <w:t xml:space="preserve">individuals </w:t>
      </w:r>
      <w:r w:rsidR="008B6B1D">
        <w:t>had 29.9% less belowground carbon biomass than</w:t>
      </w:r>
      <w:r w:rsidR="000E65D6">
        <w:t xml:space="preserve"> those that were not inoculated</w:t>
      </w:r>
      <w:r w:rsidR="008B6B1D">
        <w:t xml:space="preserve"> (Tukey: p=0.050). There was no effect of</w:t>
      </w:r>
      <w:r w:rsidR="00D02153">
        <w:t xml:space="preserve"> soil nitrogen</w:t>
      </w:r>
      <w:r w:rsidR="008B6B1D">
        <w:t xml:space="preserve"> fertilization or any observable interaction between </w:t>
      </w:r>
      <w:r w:rsidR="00D02153">
        <w:t xml:space="preserve">soil nitrogen </w:t>
      </w:r>
      <w:r w:rsidR="008B6B1D">
        <w:t xml:space="preserve">fertilization and inoculation on </w:t>
      </w:r>
      <w:r w:rsidR="008B6B1D" w:rsidRPr="00607987">
        <w:t>belowground carbon biomass</w:t>
      </w:r>
      <w:r w:rsidR="008B6B1D">
        <w:t xml:space="preserve"> (Table </w:t>
      </w:r>
      <w:r w:rsidR="00D14794">
        <w:t>1</w:t>
      </w:r>
      <w:r w:rsidR="008B6B1D">
        <w:t xml:space="preserve">). </w:t>
      </w:r>
    </w:p>
    <w:p w14:paraId="03BAFA79" w14:textId="26F9601E" w:rsidR="008B6B1D" w:rsidRDefault="008B6B1D" w:rsidP="00457CFE">
      <w:pPr>
        <w:spacing w:line="480" w:lineRule="auto"/>
        <w:ind w:firstLine="720"/>
      </w:pPr>
    </w:p>
    <w:p w14:paraId="3727A7F5" w14:textId="77777777" w:rsidR="008B6B1D" w:rsidRPr="00AF1559" w:rsidRDefault="008B6B1D" w:rsidP="008B6B1D">
      <w:pPr>
        <w:spacing w:line="480" w:lineRule="auto"/>
        <w:sectPr w:rsidR="008B6B1D" w:rsidRPr="00AF1559" w:rsidSect="00772287">
          <w:pgSz w:w="12240" w:h="15840"/>
          <w:pgMar w:top="1440" w:right="1440" w:bottom="1440" w:left="1440" w:header="720" w:footer="720" w:gutter="0"/>
          <w:lnNumType w:countBy="1" w:restart="continuous"/>
          <w:cols w:space="720"/>
          <w:docGrid w:linePitch="360"/>
        </w:sectPr>
      </w:pPr>
    </w:p>
    <w:p w14:paraId="0551DB44" w14:textId="423D72E9" w:rsidR="008B6B1D" w:rsidRDefault="008B6B1D" w:rsidP="00AF02DC">
      <w:pPr>
        <w:spacing w:line="480" w:lineRule="auto"/>
      </w:pPr>
      <w:r>
        <w:rPr>
          <w:b/>
          <w:bCs/>
        </w:rPr>
        <w:lastRenderedPageBreak/>
        <w:t xml:space="preserve">Table </w:t>
      </w:r>
      <w:r w:rsidR="00876B7A">
        <w:rPr>
          <w:b/>
          <w:bCs/>
        </w:rPr>
        <w:t>1</w:t>
      </w:r>
      <w:r>
        <w:t xml:space="preserve"> Analysis of variance results exploring effect of soil nitrogen fertilization, inoculation with </w:t>
      </w:r>
      <w:r>
        <w:rPr>
          <w:i/>
          <w:iCs/>
        </w:rPr>
        <w:t>B. japonicum</w:t>
      </w:r>
      <w:r>
        <w:t>, and interactions between soil nitrogen fertilization and inoculation on structural carbon costs to acquire nitrogen, whole plant growth, and root nodulation*</w:t>
      </w: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8B6B1D" w:rsidRPr="009515D2" w14:paraId="3395BFD7" w14:textId="77777777" w:rsidTr="005E6154">
        <w:tc>
          <w:tcPr>
            <w:tcW w:w="2516" w:type="dxa"/>
            <w:gridSpan w:val="2"/>
            <w:tcBorders>
              <w:bottom w:val="single" w:sz="4" w:space="0" w:color="auto"/>
            </w:tcBorders>
          </w:tcPr>
          <w:p w14:paraId="30556A30" w14:textId="77777777" w:rsidR="008B6B1D" w:rsidRPr="009515D2" w:rsidRDefault="008B6B1D" w:rsidP="005E6154">
            <w:pPr>
              <w:spacing w:line="276" w:lineRule="auto"/>
              <w:rPr>
                <w:b/>
                <w:bCs/>
                <w:sz w:val="22"/>
                <w:szCs w:val="22"/>
              </w:rPr>
            </w:pPr>
          </w:p>
        </w:tc>
        <w:tc>
          <w:tcPr>
            <w:tcW w:w="2008" w:type="dxa"/>
            <w:gridSpan w:val="2"/>
            <w:tcBorders>
              <w:bottom w:val="single" w:sz="4" w:space="0" w:color="auto"/>
            </w:tcBorders>
          </w:tcPr>
          <w:p w14:paraId="57D78CE7" w14:textId="77777777" w:rsidR="008B6B1D" w:rsidRPr="009515D2" w:rsidRDefault="008B6B1D" w:rsidP="005E6154">
            <w:pPr>
              <w:spacing w:line="276" w:lineRule="auto"/>
              <w:jc w:val="right"/>
              <w:rPr>
                <w:b/>
                <w:bCs/>
                <w:sz w:val="22"/>
                <w:szCs w:val="22"/>
                <w:vertAlign w:val="subscript"/>
              </w:rPr>
            </w:pPr>
            <w:r w:rsidRPr="009515D2">
              <w:rPr>
                <w:b/>
                <w:bCs/>
                <w:sz w:val="22"/>
                <w:szCs w:val="22"/>
              </w:rPr>
              <w:t>Carbon cost to acquire nitrogen</w:t>
            </w:r>
          </w:p>
        </w:tc>
        <w:tc>
          <w:tcPr>
            <w:tcW w:w="2009" w:type="dxa"/>
            <w:gridSpan w:val="2"/>
            <w:tcBorders>
              <w:bottom w:val="single" w:sz="4" w:space="0" w:color="auto"/>
            </w:tcBorders>
          </w:tcPr>
          <w:p w14:paraId="03454F1E" w14:textId="77777777" w:rsidR="008B6B1D" w:rsidRPr="009515D2" w:rsidRDefault="008B6B1D" w:rsidP="005E6154">
            <w:pPr>
              <w:spacing w:line="276" w:lineRule="auto"/>
              <w:jc w:val="right"/>
              <w:rPr>
                <w:b/>
                <w:bCs/>
                <w:sz w:val="22"/>
                <w:szCs w:val="22"/>
                <w:vertAlign w:val="subscript"/>
              </w:rPr>
            </w:pPr>
            <w:r w:rsidRPr="009515D2">
              <w:rPr>
                <w:b/>
                <w:bCs/>
                <w:sz w:val="22"/>
                <w:szCs w:val="22"/>
              </w:rPr>
              <w:t>Belowground carbon biomass</w:t>
            </w:r>
          </w:p>
        </w:tc>
        <w:tc>
          <w:tcPr>
            <w:tcW w:w="2009" w:type="dxa"/>
            <w:gridSpan w:val="2"/>
            <w:tcBorders>
              <w:bottom w:val="single" w:sz="4" w:space="0" w:color="auto"/>
            </w:tcBorders>
          </w:tcPr>
          <w:p w14:paraId="14F8D32B" w14:textId="77777777" w:rsidR="008B6B1D" w:rsidRPr="009515D2" w:rsidRDefault="008B6B1D" w:rsidP="005E6154">
            <w:pPr>
              <w:spacing w:line="276" w:lineRule="auto"/>
              <w:jc w:val="right"/>
              <w:rPr>
                <w:b/>
                <w:bCs/>
                <w:sz w:val="22"/>
                <w:szCs w:val="22"/>
                <w:vertAlign w:val="subscript"/>
              </w:rPr>
            </w:pPr>
            <w:r w:rsidRPr="009515D2">
              <w:rPr>
                <w:b/>
                <w:bCs/>
                <w:sz w:val="22"/>
                <w:szCs w:val="22"/>
              </w:rPr>
              <w:t>Whole plant nitrogen biomass</w:t>
            </w:r>
          </w:p>
        </w:tc>
        <w:tc>
          <w:tcPr>
            <w:tcW w:w="2009" w:type="dxa"/>
            <w:gridSpan w:val="2"/>
            <w:tcBorders>
              <w:bottom w:val="single" w:sz="4" w:space="0" w:color="auto"/>
            </w:tcBorders>
          </w:tcPr>
          <w:p w14:paraId="28C9E4FA" w14:textId="77777777" w:rsidR="008B6B1D" w:rsidRPr="009515D2" w:rsidRDefault="008B6B1D" w:rsidP="005E6154">
            <w:pPr>
              <w:spacing w:line="276" w:lineRule="auto"/>
              <w:jc w:val="right"/>
              <w:rPr>
                <w:b/>
                <w:bCs/>
                <w:sz w:val="22"/>
                <w:szCs w:val="22"/>
              </w:rPr>
            </w:pPr>
            <w:r w:rsidRPr="009515D2">
              <w:rPr>
                <w:b/>
                <w:bCs/>
                <w:sz w:val="22"/>
                <w:szCs w:val="22"/>
              </w:rPr>
              <w:t xml:space="preserve">Total </w:t>
            </w:r>
          </w:p>
          <w:p w14:paraId="646218D2" w14:textId="77777777" w:rsidR="008B6B1D" w:rsidRPr="009515D2" w:rsidRDefault="008B6B1D" w:rsidP="005E6154">
            <w:pPr>
              <w:spacing w:line="276" w:lineRule="auto"/>
              <w:jc w:val="right"/>
              <w:rPr>
                <w:b/>
                <w:bCs/>
                <w:sz w:val="22"/>
                <w:szCs w:val="22"/>
              </w:rPr>
            </w:pPr>
            <w:r w:rsidRPr="009515D2">
              <w:rPr>
                <w:b/>
                <w:bCs/>
                <w:sz w:val="22"/>
                <w:szCs w:val="22"/>
              </w:rPr>
              <w:t>leaf area</w:t>
            </w:r>
          </w:p>
        </w:tc>
        <w:tc>
          <w:tcPr>
            <w:tcW w:w="2008" w:type="dxa"/>
            <w:gridSpan w:val="2"/>
            <w:tcBorders>
              <w:bottom w:val="single" w:sz="4" w:space="0" w:color="auto"/>
            </w:tcBorders>
          </w:tcPr>
          <w:p w14:paraId="225F0D81" w14:textId="77777777" w:rsidR="008B6B1D" w:rsidRPr="009515D2" w:rsidRDefault="008B6B1D" w:rsidP="005E6154">
            <w:pPr>
              <w:spacing w:line="276" w:lineRule="auto"/>
              <w:jc w:val="right"/>
              <w:rPr>
                <w:b/>
                <w:bCs/>
                <w:sz w:val="22"/>
                <w:szCs w:val="22"/>
              </w:rPr>
            </w:pPr>
            <w:r w:rsidRPr="009515D2">
              <w:rPr>
                <w:b/>
                <w:bCs/>
                <w:sz w:val="22"/>
                <w:szCs w:val="22"/>
              </w:rPr>
              <w:t>Whole plant biomass</w:t>
            </w:r>
          </w:p>
        </w:tc>
      </w:tr>
      <w:tr w:rsidR="008B6B1D" w:rsidRPr="009515D2" w14:paraId="0C651064" w14:textId="77777777" w:rsidTr="005E6154">
        <w:tc>
          <w:tcPr>
            <w:tcW w:w="1980" w:type="dxa"/>
            <w:tcBorders>
              <w:top w:val="single" w:sz="4" w:space="0" w:color="auto"/>
              <w:bottom w:val="single" w:sz="4" w:space="0" w:color="auto"/>
            </w:tcBorders>
          </w:tcPr>
          <w:p w14:paraId="12ED7ADE" w14:textId="77777777" w:rsidR="008B6B1D" w:rsidRPr="009515D2" w:rsidRDefault="008B6B1D" w:rsidP="005E6154">
            <w:pPr>
              <w:spacing w:line="276" w:lineRule="auto"/>
              <w:rPr>
                <w:sz w:val="22"/>
                <w:szCs w:val="22"/>
              </w:rPr>
            </w:pPr>
          </w:p>
        </w:tc>
        <w:tc>
          <w:tcPr>
            <w:tcW w:w="536" w:type="dxa"/>
            <w:tcBorders>
              <w:top w:val="single" w:sz="4" w:space="0" w:color="auto"/>
              <w:bottom w:val="single" w:sz="4" w:space="0" w:color="auto"/>
            </w:tcBorders>
          </w:tcPr>
          <w:p w14:paraId="3B8F4F5F" w14:textId="77777777" w:rsidR="008B6B1D" w:rsidRPr="009515D2" w:rsidRDefault="008B6B1D" w:rsidP="005E6154">
            <w:pPr>
              <w:spacing w:line="276" w:lineRule="auto"/>
              <w:jc w:val="right"/>
              <w:rPr>
                <w:sz w:val="22"/>
                <w:szCs w:val="22"/>
              </w:rPr>
            </w:pPr>
            <w:r w:rsidRPr="009515D2">
              <w:rPr>
                <w:sz w:val="22"/>
                <w:szCs w:val="22"/>
              </w:rPr>
              <w:t>df</w:t>
            </w:r>
          </w:p>
        </w:tc>
        <w:tc>
          <w:tcPr>
            <w:tcW w:w="996" w:type="dxa"/>
            <w:tcBorders>
              <w:top w:val="single" w:sz="4" w:space="0" w:color="auto"/>
              <w:bottom w:val="single" w:sz="4" w:space="0" w:color="auto"/>
            </w:tcBorders>
          </w:tcPr>
          <w:p w14:paraId="03E4B63F"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8305458"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71209C6B"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0B1D96CE"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92F1FE7"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E783D5"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FB974F2"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C8376A"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02ACA2" w14:textId="77777777" w:rsidR="008B6B1D" w:rsidRPr="009515D2" w:rsidRDefault="008B6B1D" w:rsidP="005E6154">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5A59580" w14:textId="77777777" w:rsidR="008B6B1D" w:rsidRPr="009515D2" w:rsidRDefault="008B6B1D" w:rsidP="005E6154">
            <w:pPr>
              <w:spacing w:line="276" w:lineRule="auto"/>
              <w:jc w:val="right"/>
              <w:rPr>
                <w:i/>
                <w:iCs/>
                <w:sz w:val="22"/>
                <w:szCs w:val="22"/>
              </w:rPr>
            </w:pPr>
            <w:r w:rsidRPr="009515D2">
              <w:rPr>
                <w:i/>
                <w:iCs/>
                <w:sz w:val="22"/>
                <w:szCs w:val="22"/>
              </w:rPr>
              <w:t>p</w:t>
            </w:r>
          </w:p>
        </w:tc>
      </w:tr>
      <w:tr w:rsidR="008B6B1D" w:rsidRPr="009515D2" w14:paraId="7AD3FFD6" w14:textId="77777777" w:rsidTr="005E6154">
        <w:tc>
          <w:tcPr>
            <w:tcW w:w="1980" w:type="dxa"/>
            <w:tcBorders>
              <w:top w:val="single" w:sz="4" w:space="0" w:color="auto"/>
            </w:tcBorders>
          </w:tcPr>
          <w:p w14:paraId="1C328B58" w14:textId="77777777" w:rsidR="008B6B1D" w:rsidRPr="009515D2" w:rsidRDefault="008B6B1D" w:rsidP="005E6154">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5A187F97"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top w:val="single" w:sz="4" w:space="0" w:color="auto"/>
            </w:tcBorders>
          </w:tcPr>
          <w:p w14:paraId="78E3AEC6" w14:textId="77777777" w:rsidR="008B6B1D" w:rsidRPr="009515D2" w:rsidRDefault="008B6B1D" w:rsidP="005E6154">
            <w:pPr>
              <w:spacing w:line="276" w:lineRule="auto"/>
              <w:jc w:val="right"/>
              <w:rPr>
                <w:sz w:val="22"/>
                <w:szCs w:val="22"/>
              </w:rPr>
            </w:pPr>
            <w:r w:rsidRPr="009515D2">
              <w:rPr>
                <w:sz w:val="22"/>
                <w:szCs w:val="22"/>
              </w:rPr>
              <w:t>23.34</w:t>
            </w:r>
          </w:p>
        </w:tc>
        <w:tc>
          <w:tcPr>
            <w:tcW w:w="1012" w:type="dxa"/>
            <w:tcBorders>
              <w:top w:val="single" w:sz="4" w:space="0" w:color="auto"/>
            </w:tcBorders>
          </w:tcPr>
          <w:p w14:paraId="51B4E9D9"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247C16DB" w14:textId="77777777" w:rsidR="008B6B1D" w:rsidRPr="009515D2" w:rsidRDefault="008B6B1D" w:rsidP="005E6154">
            <w:pPr>
              <w:spacing w:line="276" w:lineRule="auto"/>
              <w:jc w:val="right"/>
              <w:rPr>
                <w:sz w:val="22"/>
                <w:szCs w:val="22"/>
              </w:rPr>
            </w:pPr>
            <w:r w:rsidRPr="009515D2">
              <w:rPr>
                <w:sz w:val="22"/>
                <w:szCs w:val="22"/>
              </w:rPr>
              <w:t>0.08</w:t>
            </w:r>
          </w:p>
        </w:tc>
        <w:tc>
          <w:tcPr>
            <w:tcW w:w="1013" w:type="dxa"/>
            <w:tcBorders>
              <w:top w:val="single" w:sz="4" w:space="0" w:color="auto"/>
            </w:tcBorders>
          </w:tcPr>
          <w:p w14:paraId="47858E0C" w14:textId="77777777" w:rsidR="008B6B1D" w:rsidRPr="009515D2" w:rsidRDefault="008B6B1D" w:rsidP="005E6154">
            <w:pPr>
              <w:spacing w:line="276" w:lineRule="auto"/>
              <w:jc w:val="right"/>
              <w:rPr>
                <w:sz w:val="22"/>
                <w:szCs w:val="22"/>
              </w:rPr>
            </w:pPr>
            <w:r w:rsidRPr="009515D2">
              <w:rPr>
                <w:sz w:val="22"/>
                <w:szCs w:val="22"/>
              </w:rPr>
              <w:t>0.782</w:t>
            </w:r>
          </w:p>
        </w:tc>
        <w:tc>
          <w:tcPr>
            <w:tcW w:w="996" w:type="dxa"/>
            <w:tcBorders>
              <w:top w:val="single" w:sz="4" w:space="0" w:color="auto"/>
            </w:tcBorders>
          </w:tcPr>
          <w:p w14:paraId="69A74EEE" w14:textId="77777777" w:rsidR="008B6B1D" w:rsidRPr="009515D2" w:rsidRDefault="008B6B1D" w:rsidP="005E6154">
            <w:pPr>
              <w:spacing w:line="276" w:lineRule="auto"/>
              <w:jc w:val="right"/>
              <w:rPr>
                <w:sz w:val="22"/>
                <w:szCs w:val="22"/>
              </w:rPr>
            </w:pPr>
            <w:r w:rsidRPr="009515D2">
              <w:rPr>
                <w:sz w:val="22"/>
                <w:szCs w:val="22"/>
              </w:rPr>
              <w:t>358.69</w:t>
            </w:r>
          </w:p>
        </w:tc>
        <w:tc>
          <w:tcPr>
            <w:tcW w:w="1013" w:type="dxa"/>
            <w:tcBorders>
              <w:top w:val="single" w:sz="4" w:space="0" w:color="auto"/>
            </w:tcBorders>
          </w:tcPr>
          <w:p w14:paraId="528BE1DE"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B64E095" w14:textId="77777777" w:rsidR="008B6B1D" w:rsidRPr="009515D2" w:rsidRDefault="008B6B1D" w:rsidP="005E6154">
            <w:pPr>
              <w:spacing w:line="276" w:lineRule="auto"/>
              <w:jc w:val="right"/>
              <w:rPr>
                <w:sz w:val="22"/>
                <w:szCs w:val="22"/>
              </w:rPr>
            </w:pPr>
            <w:r w:rsidRPr="009515D2">
              <w:rPr>
                <w:sz w:val="22"/>
                <w:szCs w:val="22"/>
              </w:rPr>
              <w:t>292.46</w:t>
            </w:r>
          </w:p>
        </w:tc>
        <w:tc>
          <w:tcPr>
            <w:tcW w:w="1013" w:type="dxa"/>
            <w:tcBorders>
              <w:top w:val="single" w:sz="4" w:space="0" w:color="auto"/>
            </w:tcBorders>
          </w:tcPr>
          <w:p w14:paraId="4808934A"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C074B96" w14:textId="77777777" w:rsidR="008B6B1D" w:rsidRPr="009515D2" w:rsidRDefault="008B6B1D" w:rsidP="005E6154">
            <w:pPr>
              <w:spacing w:line="276" w:lineRule="auto"/>
              <w:jc w:val="right"/>
              <w:rPr>
                <w:sz w:val="22"/>
                <w:szCs w:val="22"/>
              </w:rPr>
            </w:pPr>
            <w:r w:rsidRPr="009515D2">
              <w:rPr>
                <w:sz w:val="22"/>
                <w:szCs w:val="22"/>
              </w:rPr>
              <w:t>52.43</w:t>
            </w:r>
          </w:p>
        </w:tc>
        <w:tc>
          <w:tcPr>
            <w:tcW w:w="1012" w:type="dxa"/>
            <w:tcBorders>
              <w:top w:val="single" w:sz="4" w:space="0" w:color="auto"/>
            </w:tcBorders>
          </w:tcPr>
          <w:p w14:paraId="0EEB7AD5" w14:textId="77777777" w:rsidR="008B6B1D" w:rsidRPr="009515D2" w:rsidRDefault="008B6B1D" w:rsidP="005E6154">
            <w:pPr>
              <w:spacing w:line="276" w:lineRule="auto"/>
              <w:jc w:val="right"/>
              <w:rPr>
                <w:b/>
                <w:bCs/>
                <w:sz w:val="22"/>
                <w:szCs w:val="22"/>
              </w:rPr>
            </w:pPr>
            <w:r w:rsidRPr="009515D2">
              <w:rPr>
                <w:b/>
                <w:bCs/>
                <w:sz w:val="22"/>
                <w:szCs w:val="22"/>
              </w:rPr>
              <w:t>&lt;0.001</w:t>
            </w:r>
          </w:p>
        </w:tc>
      </w:tr>
      <w:tr w:rsidR="008B6B1D" w:rsidRPr="009515D2" w14:paraId="6ECC16F7" w14:textId="77777777" w:rsidTr="005E6154">
        <w:tc>
          <w:tcPr>
            <w:tcW w:w="1980" w:type="dxa"/>
          </w:tcPr>
          <w:p w14:paraId="320AB95E" w14:textId="77777777" w:rsidR="008B6B1D" w:rsidRPr="009515D2" w:rsidRDefault="008B6B1D" w:rsidP="005E6154">
            <w:pPr>
              <w:spacing w:line="276" w:lineRule="auto"/>
              <w:jc w:val="right"/>
              <w:rPr>
                <w:sz w:val="22"/>
                <w:szCs w:val="22"/>
              </w:rPr>
            </w:pPr>
            <w:r w:rsidRPr="009515D2">
              <w:rPr>
                <w:sz w:val="22"/>
                <w:szCs w:val="22"/>
              </w:rPr>
              <w:t>Inoculation (I)</w:t>
            </w:r>
          </w:p>
        </w:tc>
        <w:tc>
          <w:tcPr>
            <w:tcW w:w="536" w:type="dxa"/>
          </w:tcPr>
          <w:p w14:paraId="6076121B"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Pr>
          <w:p w14:paraId="2CA1702C" w14:textId="77777777" w:rsidR="008B6B1D" w:rsidRPr="009515D2" w:rsidRDefault="008B6B1D" w:rsidP="005E6154">
            <w:pPr>
              <w:spacing w:line="276" w:lineRule="auto"/>
              <w:jc w:val="right"/>
              <w:rPr>
                <w:sz w:val="22"/>
                <w:szCs w:val="22"/>
              </w:rPr>
            </w:pPr>
            <w:r w:rsidRPr="009515D2">
              <w:rPr>
                <w:sz w:val="22"/>
                <w:szCs w:val="22"/>
              </w:rPr>
              <w:t>16.75</w:t>
            </w:r>
          </w:p>
        </w:tc>
        <w:tc>
          <w:tcPr>
            <w:tcW w:w="1012" w:type="dxa"/>
          </w:tcPr>
          <w:p w14:paraId="48592412"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1EC9A972" w14:textId="77777777" w:rsidR="008B6B1D" w:rsidRPr="009515D2" w:rsidRDefault="008B6B1D" w:rsidP="005E6154">
            <w:pPr>
              <w:spacing w:line="276" w:lineRule="auto"/>
              <w:jc w:val="right"/>
              <w:rPr>
                <w:sz w:val="22"/>
                <w:szCs w:val="22"/>
              </w:rPr>
            </w:pPr>
            <w:r w:rsidRPr="009515D2">
              <w:rPr>
                <w:sz w:val="22"/>
                <w:szCs w:val="22"/>
              </w:rPr>
              <w:t>4.17</w:t>
            </w:r>
          </w:p>
        </w:tc>
        <w:tc>
          <w:tcPr>
            <w:tcW w:w="1013" w:type="dxa"/>
          </w:tcPr>
          <w:p w14:paraId="39764B43" w14:textId="77777777" w:rsidR="008B6B1D" w:rsidRPr="009515D2" w:rsidRDefault="008B6B1D" w:rsidP="005E6154">
            <w:pPr>
              <w:spacing w:line="276" w:lineRule="auto"/>
              <w:jc w:val="right"/>
              <w:rPr>
                <w:b/>
                <w:bCs/>
                <w:sz w:val="22"/>
                <w:szCs w:val="22"/>
              </w:rPr>
            </w:pPr>
            <w:r w:rsidRPr="009515D2">
              <w:rPr>
                <w:b/>
                <w:bCs/>
                <w:sz w:val="22"/>
                <w:szCs w:val="22"/>
              </w:rPr>
              <w:t>0.041</w:t>
            </w:r>
          </w:p>
        </w:tc>
        <w:tc>
          <w:tcPr>
            <w:tcW w:w="996" w:type="dxa"/>
          </w:tcPr>
          <w:p w14:paraId="0A3222CF" w14:textId="77777777" w:rsidR="008B6B1D" w:rsidRPr="009515D2" w:rsidRDefault="008B6B1D" w:rsidP="005E6154">
            <w:pPr>
              <w:spacing w:line="276" w:lineRule="auto"/>
              <w:jc w:val="right"/>
              <w:rPr>
                <w:sz w:val="22"/>
                <w:szCs w:val="22"/>
              </w:rPr>
            </w:pPr>
            <w:r w:rsidRPr="009515D2">
              <w:rPr>
                <w:sz w:val="22"/>
                <w:szCs w:val="22"/>
              </w:rPr>
              <w:t>24.11</w:t>
            </w:r>
          </w:p>
        </w:tc>
        <w:tc>
          <w:tcPr>
            <w:tcW w:w="1013" w:type="dxa"/>
          </w:tcPr>
          <w:p w14:paraId="406E0E08"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591D1089" w14:textId="77777777" w:rsidR="008B6B1D" w:rsidRPr="009515D2" w:rsidRDefault="008B6B1D" w:rsidP="005E6154">
            <w:pPr>
              <w:spacing w:line="276" w:lineRule="auto"/>
              <w:jc w:val="right"/>
              <w:rPr>
                <w:sz w:val="22"/>
                <w:szCs w:val="22"/>
              </w:rPr>
            </w:pPr>
            <w:r w:rsidRPr="009515D2">
              <w:rPr>
                <w:sz w:val="22"/>
                <w:szCs w:val="22"/>
              </w:rPr>
              <w:t>35.09</w:t>
            </w:r>
          </w:p>
        </w:tc>
        <w:tc>
          <w:tcPr>
            <w:tcW w:w="1013" w:type="dxa"/>
          </w:tcPr>
          <w:p w14:paraId="4B104A7C"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4B065468" w14:textId="77777777" w:rsidR="008B6B1D" w:rsidRPr="009515D2" w:rsidRDefault="008B6B1D" w:rsidP="005E6154">
            <w:pPr>
              <w:spacing w:line="276" w:lineRule="auto"/>
              <w:jc w:val="right"/>
              <w:rPr>
                <w:sz w:val="22"/>
                <w:szCs w:val="22"/>
              </w:rPr>
            </w:pPr>
            <w:r w:rsidRPr="009515D2">
              <w:rPr>
                <w:sz w:val="22"/>
                <w:szCs w:val="22"/>
              </w:rPr>
              <w:t>2.04</w:t>
            </w:r>
          </w:p>
        </w:tc>
        <w:tc>
          <w:tcPr>
            <w:tcW w:w="1012" w:type="dxa"/>
          </w:tcPr>
          <w:p w14:paraId="4CE1000F" w14:textId="77777777" w:rsidR="008B6B1D" w:rsidRPr="009515D2" w:rsidRDefault="008B6B1D" w:rsidP="005E6154">
            <w:pPr>
              <w:spacing w:line="276" w:lineRule="auto"/>
              <w:jc w:val="right"/>
              <w:rPr>
                <w:sz w:val="22"/>
                <w:szCs w:val="22"/>
              </w:rPr>
            </w:pPr>
            <w:r w:rsidRPr="009515D2">
              <w:rPr>
                <w:sz w:val="22"/>
                <w:szCs w:val="22"/>
              </w:rPr>
              <w:t>0.153</w:t>
            </w:r>
          </w:p>
        </w:tc>
      </w:tr>
      <w:tr w:rsidR="008B6B1D" w:rsidRPr="009515D2" w14:paraId="0946AE6C" w14:textId="77777777" w:rsidTr="005E6154">
        <w:tc>
          <w:tcPr>
            <w:tcW w:w="1980" w:type="dxa"/>
            <w:tcBorders>
              <w:bottom w:val="single" w:sz="4" w:space="0" w:color="auto"/>
            </w:tcBorders>
          </w:tcPr>
          <w:p w14:paraId="2699E191" w14:textId="77777777" w:rsidR="008B6B1D" w:rsidRPr="009515D2" w:rsidRDefault="008B6B1D" w:rsidP="005E6154">
            <w:pPr>
              <w:spacing w:line="276" w:lineRule="auto"/>
              <w:jc w:val="right"/>
              <w:rPr>
                <w:sz w:val="22"/>
                <w:szCs w:val="22"/>
              </w:rPr>
            </w:pPr>
            <w:r w:rsidRPr="009515D2">
              <w:rPr>
                <w:sz w:val="22"/>
                <w:szCs w:val="22"/>
              </w:rPr>
              <w:t>N*I</w:t>
            </w:r>
          </w:p>
        </w:tc>
        <w:tc>
          <w:tcPr>
            <w:tcW w:w="536" w:type="dxa"/>
            <w:tcBorders>
              <w:bottom w:val="single" w:sz="4" w:space="0" w:color="auto"/>
            </w:tcBorders>
          </w:tcPr>
          <w:p w14:paraId="786F3770"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bottom w:val="single" w:sz="4" w:space="0" w:color="auto"/>
            </w:tcBorders>
          </w:tcPr>
          <w:p w14:paraId="5DAEB3A1" w14:textId="77777777" w:rsidR="008B6B1D" w:rsidRPr="009515D2" w:rsidRDefault="008B6B1D" w:rsidP="005E6154">
            <w:pPr>
              <w:spacing w:line="276" w:lineRule="auto"/>
              <w:jc w:val="right"/>
              <w:rPr>
                <w:sz w:val="22"/>
                <w:szCs w:val="22"/>
              </w:rPr>
            </w:pPr>
            <w:r w:rsidRPr="009515D2">
              <w:rPr>
                <w:sz w:val="22"/>
                <w:szCs w:val="22"/>
              </w:rPr>
              <w:t>4.83</w:t>
            </w:r>
          </w:p>
        </w:tc>
        <w:tc>
          <w:tcPr>
            <w:tcW w:w="1012" w:type="dxa"/>
            <w:tcBorders>
              <w:bottom w:val="single" w:sz="4" w:space="0" w:color="auto"/>
            </w:tcBorders>
          </w:tcPr>
          <w:p w14:paraId="122E0FB7" w14:textId="77777777" w:rsidR="008B6B1D" w:rsidRPr="009515D2" w:rsidRDefault="008B6B1D" w:rsidP="005E6154">
            <w:pPr>
              <w:spacing w:line="276" w:lineRule="auto"/>
              <w:jc w:val="right"/>
              <w:rPr>
                <w:b/>
                <w:bCs/>
                <w:sz w:val="22"/>
                <w:szCs w:val="22"/>
              </w:rPr>
            </w:pPr>
            <w:r w:rsidRPr="009515D2">
              <w:rPr>
                <w:b/>
                <w:bCs/>
                <w:sz w:val="22"/>
                <w:szCs w:val="22"/>
              </w:rPr>
              <w:t>0.028</w:t>
            </w:r>
          </w:p>
        </w:tc>
        <w:tc>
          <w:tcPr>
            <w:tcW w:w="996" w:type="dxa"/>
            <w:tcBorders>
              <w:bottom w:val="single" w:sz="4" w:space="0" w:color="auto"/>
            </w:tcBorders>
          </w:tcPr>
          <w:p w14:paraId="0C1DAC5C" w14:textId="77777777" w:rsidR="008B6B1D" w:rsidRPr="009515D2" w:rsidRDefault="008B6B1D" w:rsidP="005E6154">
            <w:pPr>
              <w:spacing w:line="276" w:lineRule="auto"/>
              <w:jc w:val="right"/>
              <w:rPr>
                <w:sz w:val="22"/>
                <w:szCs w:val="22"/>
              </w:rPr>
            </w:pPr>
            <w:r w:rsidRPr="009515D2">
              <w:rPr>
                <w:sz w:val="22"/>
                <w:szCs w:val="22"/>
              </w:rPr>
              <w:t>0.265</w:t>
            </w:r>
          </w:p>
        </w:tc>
        <w:tc>
          <w:tcPr>
            <w:tcW w:w="1013" w:type="dxa"/>
            <w:tcBorders>
              <w:bottom w:val="single" w:sz="4" w:space="0" w:color="auto"/>
            </w:tcBorders>
          </w:tcPr>
          <w:p w14:paraId="696A06D5" w14:textId="77777777" w:rsidR="008B6B1D" w:rsidRPr="009515D2" w:rsidRDefault="008B6B1D" w:rsidP="005E6154">
            <w:pPr>
              <w:spacing w:line="276" w:lineRule="auto"/>
              <w:jc w:val="right"/>
              <w:rPr>
                <w:sz w:val="22"/>
                <w:szCs w:val="22"/>
              </w:rPr>
            </w:pPr>
            <w:r w:rsidRPr="009515D2">
              <w:rPr>
                <w:sz w:val="22"/>
                <w:szCs w:val="22"/>
              </w:rPr>
              <w:t>0.607</w:t>
            </w:r>
          </w:p>
        </w:tc>
        <w:tc>
          <w:tcPr>
            <w:tcW w:w="996" w:type="dxa"/>
            <w:tcBorders>
              <w:bottom w:val="single" w:sz="4" w:space="0" w:color="auto"/>
            </w:tcBorders>
          </w:tcPr>
          <w:p w14:paraId="2395092D" w14:textId="77777777" w:rsidR="008B6B1D" w:rsidRPr="009515D2" w:rsidRDefault="008B6B1D" w:rsidP="005E6154">
            <w:pPr>
              <w:spacing w:line="276" w:lineRule="auto"/>
              <w:jc w:val="right"/>
              <w:rPr>
                <w:sz w:val="22"/>
                <w:szCs w:val="22"/>
              </w:rPr>
            </w:pPr>
            <w:r w:rsidRPr="009515D2">
              <w:rPr>
                <w:sz w:val="22"/>
                <w:szCs w:val="22"/>
              </w:rPr>
              <w:t>13.52</w:t>
            </w:r>
          </w:p>
        </w:tc>
        <w:tc>
          <w:tcPr>
            <w:tcW w:w="1013" w:type="dxa"/>
            <w:tcBorders>
              <w:bottom w:val="single" w:sz="4" w:space="0" w:color="auto"/>
            </w:tcBorders>
          </w:tcPr>
          <w:p w14:paraId="278DB720"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02B70DD0" w14:textId="77777777" w:rsidR="008B6B1D" w:rsidRPr="009515D2" w:rsidRDefault="008B6B1D" w:rsidP="005E6154">
            <w:pPr>
              <w:spacing w:line="276" w:lineRule="auto"/>
              <w:jc w:val="right"/>
              <w:rPr>
                <w:sz w:val="22"/>
                <w:szCs w:val="22"/>
              </w:rPr>
            </w:pPr>
            <w:r w:rsidRPr="009515D2">
              <w:rPr>
                <w:sz w:val="22"/>
                <w:szCs w:val="22"/>
              </w:rPr>
              <w:t>17.90</w:t>
            </w:r>
          </w:p>
        </w:tc>
        <w:tc>
          <w:tcPr>
            <w:tcW w:w="1013" w:type="dxa"/>
            <w:tcBorders>
              <w:bottom w:val="single" w:sz="4" w:space="0" w:color="auto"/>
            </w:tcBorders>
          </w:tcPr>
          <w:p w14:paraId="4399871B"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73E0E688" w14:textId="77777777" w:rsidR="008B6B1D" w:rsidRPr="009515D2" w:rsidRDefault="008B6B1D" w:rsidP="005E6154">
            <w:pPr>
              <w:spacing w:line="276" w:lineRule="auto"/>
              <w:jc w:val="right"/>
              <w:rPr>
                <w:sz w:val="22"/>
                <w:szCs w:val="22"/>
              </w:rPr>
            </w:pPr>
            <w:r w:rsidRPr="009515D2">
              <w:rPr>
                <w:sz w:val="22"/>
                <w:szCs w:val="22"/>
              </w:rPr>
              <w:t>1.23</w:t>
            </w:r>
          </w:p>
        </w:tc>
        <w:tc>
          <w:tcPr>
            <w:tcW w:w="1012" w:type="dxa"/>
            <w:tcBorders>
              <w:bottom w:val="single" w:sz="4" w:space="0" w:color="auto"/>
            </w:tcBorders>
          </w:tcPr>
          <w:p w14:paraId="15F8EA71" w14:textId="77777777" w:rsidR="008B6B1D" w:rsidRPr="009515D2" w:rsidRDefault="008B6B1D" w:rsidP="005E6154">
            <w:pPr>
              <w:spacing w:line="276" w:lineRule="auto"/>
              <w:jc w:val="right"/>
              <w:rPr>
                <w:sz w:val="22"/>
                <w:szCs w:val="22"/>
              </w:rPr>
            </w:pPr>
            <w:r w:rsidRPr="009515D2">
              <w:rPr>
                <w:sz w:val="22"/>
                <w:szCs w:val="22"/>
              </w:rPr>
              <w:t>0.267</w:t>
            </w:r>
          </w:p>
        </w:tc>
      </w:tr>
      <w:tr w:rsidR="008B6B1D" w:rsidRPr="009515D2" w14:paraId="7373095B" w14:textId="77777777" w:rsidTr="005E6154">
        <w:tc>
          <w:tcPr>
            <w:tcW w:w="1980" w:type="dxa"/>
            <w:tcBorders>
              <w:top w:val="single" w:sz="4" w:space="0" w:color="auto"/>
            </w:tcBorders>
          </w:tcPr>
          <w:p w14:paraId="779E0FA4" w14:textId="77777777" w:rsidR="008B6B1D" w:rsidRPr="009515D2" w:rsidRDefault="008B6B1D" w:rsidP="005E6154">
            <w:pPr>
              <w:spacing w:line="276" w:lineRule="auto"/>
              <w:jc w:val="right"/>
              <w:rPr>
                <w:sz w:val="22"/>
                <w:szCs w:val="22"/>
              </w:rPr>
            </w:pPr>
          </w:p>
        </w:tc>
        <w:tc>
          <w:tcPr>
            <w:tcW w:w="536" w:type="dxa"/>
            <w:tcBorders>
              <w:top w:val="single" w:sz="4" w:space="0" w:color="auto"/>
            </w:tcBorders>
          </w:tcPr>
          <w:p w14:paraId="05CAFF71" w14:textId="77777777" w:rsidR="008B6B1D" w:rsidRPr="009515D2" w:rsidRDefault="008B6B1D" w:rsidP="005E6154">
            <w:pPr>
              <w:spacing w:line="276" w:lineRule="auto"/>
              <w:jc w:val="right"/>
              <w:rPr>
                <w:sz w:val="22"/>
                <w:szCs w:val="22"/>
              </w:rPr>
            </w:pPr>
          </w:p>
        </w:tc>
        <w:tc>
          <w:tcPr>
            <w:tcW w:w="996" w:type="dxa"/>
            <w:tcBorders>
              <w:top w:val="single" w:sz="4" w:space="0" w:color="auto"/>
            </w:tcBorders>
          </w:tcPr>
          <w:p w14:paraId="57B64513" w14:textId="77777777" w:rsidR="008B6B1D" w:rsidRPr="009515D2" w:rsidRDefault="008B6B1D" w:rsidP="005E6154">
            <w:pPr>
              <w:spacing w:line="276" w:lineRule="auto"/>
              <w:jc w:val="right"/>
              <w:rPr>
                <w:sz w:val="22"/>
                <w:szCs w:val="22"/>
              </w:rPr>
            </w:pPr>
          </w:p>
        </w:tc>
        <w:tc>
          <w:tcPr>
            <w:tcW w:w="1012" w:type="dxa"/>
            <w:tcBorders>
              <w:top w:val="single" w:sz="4" w:space="0" w:color="auto"/>
            </w:tcBorders>
          </w:tcPr>
          <w:p w14:paraId="0684DE7F" w14:textId="77777777" w:rsidR="008B6B1D" w:rsidRPr="009515D2" w:rsidRDefault="008B6B1D" w:rsidP="005E6154">
            <w:pPr>
              <w:spacing w:line="276" w:lineRule="auto"/>
              <w:jc w:val="right"/>
              <w:rPr>
                <w:b/>
                <w:bCs/>
                <w:sz w:val="22"/>
                <w:szCs w:val="22"/>
              </w:rPr>
            </w:pPr>
          </w:p>
        </w:tc>
        <w:tc>
          <w:tcPr>
            <w:tcW w:w="996" w:type="dxa"/>
            <w:tcBorders>
              <w:top w:val="single" w:sz="4" w:space="0" w:color="auto"/>
            </w:tcBorders>
          </w:tcPr>
          <w:p w14:paraId="32585387" w14:textId="77777777" w:rsidR="008B6B1D" w:rsidRPr="009515D2" w:rsidRDefault="008B6B1D" w:rsidP="005E6154">
            <w:pPr>
              <w:spacing w:line="276" w:lineRule="auto"/>
              <w:jc w:val="right"/>
              <w:rPr>
                <w:sz w:val="22"/>
                <w:szCs w:val="22"/>
              </w:rPr>
            </w:pPr>
          </w:p>
        </w:tc>
        <w:tc>
          <w:tcPr>
            <w:tcW w:w="1013" w:type="dxa"/>
            <w:tcBorders>
              <w:top w:val="single" w:sz="4" w:space="0" w:color="auto"/>
            </w:tcBorders>
          </w:tcPr>
          <w:p w14:paraId="01892E06" w14:textId="77777777" w:rsidR="008B6B1D" w:rsidRPr="009515D2" w:rsidRDefault="008B6B1D" w:rsidP="005E6154">
            <w:pPr>
              <w:spacing w:line="276" w:lineRule="auto"/>
              <w:jc w:val="right"/>
              <w:rPr>
                <w:sz w:val="22"/>
                <w:szCs w:val="22"/>
              </w:rPr>
            </w:pPr>
          </w:p>
        </w:tc>
        <w:tc>
          <w:tcPr>
            <w:tcW w:w="996" w:type="dxa"/>
            <w:tcBorders>
              <w:top w:val="single" w:sz="4" w:space="0" w:color="auto"/>
            </w:tcBorders>
          </w:tcPr>
          <w:p w14:paraId="06B756B4" w14:textId="77777777" w:rsidR="008B6B1D" w:rsidRPr="009515D2" w:rsidRDefault="008B6B1D" w:rsidP="005E6154">
            <w:pPr>
              <w:spacing w:line="276" w:lineRule="auto"/>
              <w:jc w:val="right"/>
              <w:rPr>
                <w:sz w:val="22"/>
                <w:szCs w:val="22"/>
              </w:rPr>
            </w:pPr>
          </w:p>
        </w:tc>
        <w:tc>
          <w:tcPr>
            <w:tcW w:w="1013" w:type="dxa"/>
            <w:tcBorders>
              <w:top w:val="single" w:sz="4" w:space="0" w:color="auto"/>
            </w:tcBorders>
          </w:tcPr>
          <w:p w14:paraId="4285E58C" w14:textId="77777777" w:rsidR="008B6B1D" w:rsidRPr="009515D2" w:rsidRDefault="008B6B1D" w:rsidP="005E6154">
            <w:pPr>
              <w:spacing w:line="276" w:lineRule="auto"/>
              <w:jc w:val="right"/>
              <w:rPr>
                <w:b/>
                <w:bCs/>
                <w:sz w:val="22"/>
                <w:szCs w:val="22"/>
              </w:rPr>
            </w:pPr>
          </w:p>
        </w:tc>
        <w:tc>
          <w:tcPr>
            <w:tcW w:w="996" w:type="dxa"/>
            <w:tcBorders>
              <w:top w:val="single" w:sz="4" w:space="0" w:color="auto"/>
            </w:tcBorders>
          </w:tcPr>
          <w:p w14:paraId="25C40D01" w14:textId="77777777" w:rsidR="008B6B1D" w:rsidRPr="009515D2" w:rsidRDefault="008B6B1D" w:rsidP="005E6154">
            <w:pPr>
              <w:spacing w:line="276" w:lineRule="auto"/>
              <w:jc w:val="right"/>
              <w:rPr>
                <w:sz w:val="22"/>
                <w:szCs w:val="22"/>
              </w:rPr>
            </w:pPr>
          </w:p>
        </w:tc>
        <w:tc>
          <w:tcPr>
            <w:tcW w:w="1013" w:type="dxa"/>
            <w:tcBorders>
              <w:top w:val="single" w:sz="4" w:space="0" w:color="auto"/>
            </w:tcBorders>
          </w:tcPr>
          <w:p w14:paraId="6D33B920" w14:textId="77777777" w:rsidR="008B6B1D" w:rsidRPr="009515D2" w:rsidRDefault="008B6B1D" w:rsidP="005E6154">
            <w:pPr>
              <w:spacing w:line="276" w:lineRule="auto"/>
              <w:jc w:val="right"/>
              <w:rPr>
                <w:b/>
                <w:bCs/>
                <w:sz w:val="22"/>
                <w:szCs w:val="22"/>
              </w:rPr>
            </w:pPr>
          </w:p>
        </w:tc>
        <w:tc>
          <w:tcPr>
            <w:tcW w:w="996" w:type="dxa"/>
            <w:tcBorders>
              <w:top w:val="single" w:sz="4" w:space="0" w:color="auto"/>
            </w:tcBorders>
          </w:tcPr>
          <w:p w14:paraId="7451F1B0" w14:textId="77777777" w:rsidR="008B6B1D" w:rsidRPr="009515D2" w:rsidRDefault="008B6B1D" w:rsidP="005E6154">
            <w:pPr>
              <w:spacing w:line="276" w:lineRule="auto"/>
              <w:jc w:val="right"/>
              <w:rPr>
                <w:sz w:val="22"/>
                <w:szCs w:val="22"/>
              </w:rPr>
            </w:pPr>
          </w:p>
        </w:tc>
        <w:tc>
          <w:tcPr>
            <w:tcW w:w="1012" w:type="dxa"/>
            <w:tcBorders>
              <w:top w:val="single" w:sz="4" w:space="0" w:color="auto"/>
            </w:tcBorders>
          </w:tcPr>
          <w:p w14:paraId="06B1F0E4" w14:textId="77777777" w:rsidR="008B6B1D" w:rsidRPr="009515D2" w:rsidRDefault="008B6B1D" w:rsidP="005E6154">
            <w:pPr>
              <w:spacing w:line="276" w:lineRule="auto"/>
              <w:jc w:val="right"/>
              <w:rPr>
                <w:sz w:val="22"/>
                <w:szCs w:val="22"/>
              </w:rPr>
            </w:pPr>
          </w:p>
        </w:tc>
      </w:tr>
      <w:tr w:rsidR="008B6B1D" w:rsidRPr="009515D2" w14:paraId="127B406D" w14:textId="77777777" w:rsidTr="005E6154">
        <w:tc>
          <w:tcPr>
            <w:tcW w:w="1980" w:type="dxa"/>
            <w:tcBorders>
              <w:bottom w:val="single" w:sz="4" w:space="0" w:color="auto"/>
            </w:tcBorders>
          </w:tcPr>
          <w:p w14:paraId="1F3AE08C" w14:textId="77777777" w:rsidR="008B6B1D" w:rsidRPr="009515D2" w:rsidRDefault="008B6B1D" w:rsidP="005E6154">
            <w:pPr>
              <w:spacing w:line="276" w:lineRule="auto"/>
              <w:jc w:val="right"/>
              <w:rPr>
                <w:sz w:val="22"/>
                <w:szCs w:val="22"/>
              </w:rPr>
            </w:pPr>
          </w:p>
        </w:tc>
        <w:tc>
          <w:tcPr>
            <w:tcW w:w="536" w:type="dxa"/>
            <w:tcBorders>
              <w:bottom w:val="single" w:sz="4" w:space="0" w:color="auto"/>
            </w:tcBorders>
          </w:tcPr>
          <w:p w14:paraId="30C51155" w14:textId="77777777" w:rsidR="008B6B1D" w:rsidRPr="009515D2" w:rsidRDefault="008B6B1D" w:rsidP="005E6154">
            <w:pPr>
              <w:spacing w:line="276" w:lineRule="auto"/>
              <w:jc w:val="right"/>
              <w:rPr>
                <w:sz w:val="22"/>
                <w:szCs w:val="22"/>
              </w:rPr>
            </w:pPr>
          </w:p>
        </w:tc>
        <w:tc>
          <w:tcPr>
            <w:tcW w:w="2008" w:type="dxa"/>
            <w:gridSpan w:val="2"/>
            <w:tcBorders>
              <w:bottom w:val="single" w:sz="4" w:space="0" w:color="auto"/>
            </w:tcBorders>
          </w:tcPr>
          <w:p w14:paraId="1336C5BE" w14:textId="77777777" w:rsidR="008B6B1D" w:rsidRPr="009515D2" w:rsidRDefault="008B6B1D" w:rsidP="005E6154">
            <w:pPr>
              <w:spacing w:line="276" w:lineRule="auto"/>
              <w:jc w:val="right"/>
              <w:rPr>
                <w:b/>
                <w:bCs/>
                <w:sz w:val="22"/>
                <w:szCs w:val="22"/>
                <w:vertAlign w:val="subscript"/>
              </w:rPr>
            </w:pPr>
            <w:r w:rsidRPr="009515D2">
              <w:rPr>
                <w:b/>
                <w:bCs/>
                <w:sz w:val="22"/>
                <w:szCs w:val="22"/>
              </w:rPr>
              <w:t>Nodule biomass: root biomass</w:t>
            </w:r>
          </w:p>
        </w:tc>
        <w:tc>
          <w:tcPr>
            <w:tcW w:w="2009" w:type="dxa"/>
            <w:gridSpan w:val="2"/>
            <w:tcBorders>
              <w:bottom w:val="single" w:sz="4" w:space="0" w:color="auto"/>
            </w:tcBorders>
          </w:tcPr>
          <w:p w14:paraId="374CD806" w14:textId="77777777" w:rsidR="008B6B1D" w:rsidRPr="009515D2" w:rsidRDefault="008B6B1D" w:rsidP="005E6154">
            <w:pPr>
              <w:spacing w:line="276" w:lineRule="auto"/>
              <w:jc w:val="right"/>
              <w:rPr>
                <w:b/>
                <w:bCs/>
                <w:sz w:val="22"/>
                <w:szCs w:val="22"/>
              </w:rPr>
            </w:pPr>
            <w:r w:rsidRPr="009515D2">
              <w:rPr>
                <w:b/>
                <w:bCs/>
                <w:sz w:val="22"/>
                <w:szCs w:val="22"/>
              </w:rPr>
              <w:t xml:space="preserve">Nodule </w:t>
            </w:r>
          </w:p>
          <w:p w14:paraId="1A083B65" w14:textId="77777777" w:rsidR="008B6B1D" w:rsidRPr="009515D2" w:rsidRDefault="008B6B1D" w:rsidP="005E6154">
            <w:pPr>
              <w:spacing w:line="276" w:lineRule="auto"/>
              <w:jc w:val="right"/>
              <w:rPr>
                <w:b/>
                <w:bCs/>
                <w:sz w:val="22"/>
                <w:szCs w:val="22"/>
              </w:rPr>
            </w:pPr>
            <w:r w:rsidRPr="009515D2">
              <w:rPr>
                <w:b/>
                <w:bCs/>
                <w:sz w:val="22"/>
                <w:szCs w:val="22"/>
              </w:rPr>
              <w:t>biomass</w:t>
            </w:r>
          </w:p>
        </w:tc>
        <w:tc>
          <w:tcPr>
            <w:tcW w:w="2009" w:type="dxa"/>
            <w:gridSpan w:val="2"/>
            <w:tcBorders>
              <w:bottom w:val="single" w:sz="4" w:space="0" w:color="auto"/>
            </w:tcBorders>
          </w:tcPr>
          <w:p w14:paraId="48DB43AB" w14:textId="77777777" w:rsidR="008B6B1D" w:rsidRPr="009515D2" w:rsidRDefault="008B6B1D" w:rsidP="005E6154">
            <w:pPr>
              <w:spacing w:line="276" w:lineRule="auto"/>
              <w:jc w:val="right"/>
              <w:rPr>
                <w:b/>
                <w:bCs/>
                <w:sz w:val="22"/>
                <w:szCs w:val="22"/>
              </w:rPr>
            </w:pPr>
            <w:r w:rsidRPr="009515D2">
              <w:rPr>
                <w:b/>
                <w:bCs/>
                <w:sz w:val="22"/>
                <w:szCs w:val="22"/>
              </w:rPr>
              <w:t xml:space="preserve">Root </w:t>
            </w:r>
          </w:p>
          <w:p w14:paraId="1EBFD6E2" w14:textId="77777777" w:rsidR="008B6B1D" w:rsidRPr="009515D2" w:rsidRDefault="008B6B1D" w:rsidP="005E6154">
            <w:pPr>
              <w:spacing w:line="276" w:lineRule="auto"/>
              <w:jc w:val="right"/>
              <w:rPr>
                <w:b/>
                <w:bCs/>
                <w:sz w:val="22"/>
                <w:szCs w:val="22"/>
              </w:rPr>
            </w:pPr>
            <w:r w:rsidRPr="009515D2">
              <w:rPr>
                <w:b/>
                <w:bCs/>
                <w:sz w:val="22"/>
                <w:szCs w:val="22"/>
              </w:rPr>
              <w:t>biomass</w:t>
            </w:r>
          </w:p>
        </w:tc>
        <w:tc>
          <w:tcPr>
            <w:tcW w:w="2009" w:type="dxa"/>
            <w:gridSpan w:val="2"/>
          </w:tcPr>
          <w:p w14:paraId="40A354D3" w14:textId="77777777" w:rsidR="008B6B1D" w:rsidRPr="009515D2" w:rsidRDefault="008B6B1D" w:rsidP="005E6154">
            <w:pPr>
              <w:spacing w:line="276" w:lineRule="auto"/>
              <w:jc w:val="right"/>
              <w:rPr>
                <w:b/>
                <w:bCs/>
                <w:sz w:val="22"/>
                <w:szCs w:val="22"/>
              </w:rPr>
            </w:pPr>
          </w:p>
        </w:tc>
        <w:tc>
          <w:tcPr>
            <w:tcW w:w="2008" w:type="dxa"/>
            <w:gridSpan w:val="2"/>
          </w:tcPr>
          <w:p w14:paraId="54F9E962" w14:textId="77777777" w:rsidR="008B6B1D" w:rsidRPr="009515D2" w:rsidRDefault="008B6B1D" w:rsidP="005E6154">
            <w:pPr>
              <w:spacing w:line="276" w:lineRule="auto"/>
              <w:jc w:val="right"/>
              <w:rPr>
                <w:b/>
                <w:bCs/>
                <w:sz w:val="22"/>
                <w:szCs w:val="22"/>
              </w:rPr>
            </w:pPr>
          </w:p>
        </w:tc>
      </w:tr>
      <w:tr w:rsidR="008B6B1D" w:rsidRPr="009515D2" w14:paraId="62FDBC23" w14:textId="77777777" w:rsidTr="005E6154">
        <w:tc>
          <w:tcPr>
            <w:tcW w:w="1980" w:type="dxa"/>
            <w:tcBorders>
              <w:top w:val="single" w:sz="4" w:space="0" w:color="auto"/>
              <w:bottom w:val="single" w:sz="4" w:space="0" w:color="auto"/>
            </w:tcBorders>
          </w:tcPr>
          <w:p w14:paraId="1D6357B0" w14:textId="77777777" w:rsidR="008B6B1D" w:rsidRPr="009515D2" w:rsidRDefault="008B6B1D" w:rsidP="005E6154">
            <w:pPr>
              <w:spacing w:line="276" w:lineRule="auto"/>
              <w:jc w:val="right"/>
              <w:rPr>
                <w:sz w:val="22"/>
                <w:szCs w:val="22"/>
              </w:rPr>
            </w:pPr>
          </w:p>
        </w:tc>
        <w:tc>
          <w:tcPr>
            <w:tcW w:w="536" w:type="dxa"/>
            <w:tcBorders>
              <w:top w:val="single" w:sz="4" w:space="0" w:color="auto"/>
              <w:bottom w:val="single" w:sz="4" w:space="0" w:color="auto"/>
            </w:tcBorders>
          </w:tcPr>
          <w:p w14:paraId="0727B65C" w14:textId="77777777" w:rsidR="008B6B1D" w:rsidRPr="009515D2" w:rsidRDefault="008B6B1D" w:rsidP="005E6154">
            <w:pPr>
              <w:spacing w:line="276" w:lineRule="auto"/>
              <w:jc w:val="right"/>
              <w:rPr>
                <w:sz w:val="22"/>
                <w:szCs w:val="22"/>
              </w:rPr>
            </w:pPr>
            <w:r w:rsidRPr="009515D2">
              <w:rPr>
                <w:sz w:val="22"/>
                <w:szCs w:val="22"/>
              </w:rPr>
              <w:t>df</w:t>
            </w:r>
          </w:p>
        </w:tc>
        <w:tc>
          <w:tcPr>
            <w:tcW w:w="996" w:type="dxa"/>
            <w:tcBorders>
              <w:top w:val="single" w:sz="4" w:space="0" w:color="auto"/>
              <w:bottom w:val="single" w:sz="4" w:space="0" w:color="auto"/>
            </w:tcBorders>
          </w:tcPr>
          <w:p w14:paraId="198B9C79"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BFE9883" w14:textId="77777777" w:rsidR="008B6B1D" w:rsidRPr="009515D2" w:rsidRDefault="008B6B1D" w:rsidP="005E6154">
            <w:pPr>
              <w:spacing w:line="276" w:lineRule="auto"/>
              <w:jc w:val="right"/>
              <w:rPr>
                <w:b/>
                <w:bCs/>
                <w:sz w:val="22"/>
                <w:szCs w:val="22"/>
              </w:rPr>
            </w:pPr>
            <w:r w:rsidRPr="009515D2">
              <w:rPr>
                <w:i/>
                <w:iCs/>
                <w:sz w:val="22"/>
                <w:szCs w:val="22"/>
              </w:rPr>
              <w:t>p</w:t>
            </w:r>
          </w:p>
        </w:tc>
        <w:tc>
          <w:tcPr>
            <w:tcW w:w="996" w:type="dxa"/>
            <w:tcBorders>
              <w:top w:val="single" w:sz="4" w:space="0" w:color="auto"/>
              <w:bottom w:val="single" w:sz="4" w:space="0" w:color="auto"/>
            </w:tcBorders>
          </w:tcPr>
          <w:p w14:paraId="112DA92B"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1FBF865A"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191F939"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12C0F9" w14:textId="77777777" w:rsidR="008B6B1D" w:rsidRPr="009515D2" w:rsidRDefault="008B6B1D" w:rsidP="005E6154">
            <w:pPr>
              <w:spacing w:line="276" w:lineRule="auto"/>
              <w:jc w:val="right"/>
              <w:rPr>
                <w:b/>
                <w:bCs/>
                <w:sz w:val="22"/>
                <w:szCs w:val="22"/>
              </w:rPr>
            </w:pPr>
            <w:r w:rsidRPr="009515D2">
              <w:rPr>
                <w:i/>
                <w:iCs/>
                <w:sz w:val="22"/>
                <w:szCs w:val="22"/>
              </w:rPr>
              <w:t>p</w:t>
            </w:r>
          </w:p>
        </w:tc>
        <w:tc>
          <w:tcPr>
            <w:tcW w:w="996" w:type="dxa"/>
          </w:tcPr>
          <w:p w14:paraId="7281CBF3" w14:textId="77777777" w:rsidR="008B6B1D" w:rsidRPr="009515D2" w:rsidRDefault="008B6B1D" w:rsidP="005E6154">
            <w:pPr>
              <w:spacing w:line="276" w:lineRule="auto"/>
              <w:jc w:val="right"/>
              <w:rPr>
                <w:sz w:val="22"/>
                <w:szCs w:val="22"/>
              </w:rPr>
            </w:pPr>
          </w:p>
        </w:tc>
        <w:tc>
          <w:tcPr>
            <w:tcW w:w="1013" w:type="dxa"/>
          </w:tcPr>
          <w:p w14:paraId="787A0BA8" w14:textId="77777777" w:rsidR="008B6B1D" w:rsidRPr="009515D2" w:rsidRDefault="008B6B1D" w:rsidP="005E6154">
            <w:pPr>
              <w:spacing w:line="276" w:lineRule="auto"/>
              <w:jc w:val="right"/>
              <w:rPr>
                <w:b/>
                <w:bCs/>
                <w:sz w:val="22"/>
                <w:szCs w:val="22"/>
              </w:rPr>
            </w:pPr>
          </w:p>
        </w:tc>
        <w:tc>
          <w:tcPr>
            <w:tcW w:w="996" w:type="dxa"/>
          </w:tcPr>
          <w:p w14:paraId="7D1E18E6" w14:textId="77777777" w:rsidR="008B6B1D" w:rsidRPr="009515D2" w:rsidRDefault="008B6B1D" w:rsidP="005E6154">
            <w:pPr>
              <w:spacing w:line="276" w:lineRule="auto"/>
              <w:jc w:val="right"/>
              <w:rPr>
                <w:sz w:val="22"/>
                <w:szCs w:val="22"/>
              </w:rPr>
            </w:pPr>
          </w:p>
        </w:tc>
        <w:tc>
          <w:tcPr>
            <w:tcW w:w="1012" w:type="dxa"/>
          </w:tcPr>
          <w:p w14:paraId="06AE2CEA" w14:textId="77777777" w:rsidR="008B6B1D" w:rsidRPr="009515D2" w:rsidRDefault="008B6B1D" w:rsidP="005E6154">
            <w:pPr>
              <w:spacing w:line="276" w:lineRule="auto"/>
              <w:jc w:val="right"/>
              <w:rPr>
                <w:sz w:val="22"/>
                <w:szCs w:val="22"/>
              </w:rPr>
            </w:pPr>
          </w:p>
        </w:tc>
      </w:tr>
      <w:tr w:rsidR="008B6B1D" w:rsidRPr="009515D2" w14:paraId="4ABF7179" w14:textId="77777777" w:rsidTr="005E6154">
        <w:tc>
          <w:tcPr>
            <w:tcW w:w="1980" w:type="dxa"/>
            <w:tcBorders>
              <w:top w:val="single" w:sz="4" w:space="0" w:color="auto"/>
            </w:tcBorders>
          </w:tcPr>
          <w:p w14:paraId="3B276E38" w14:textId="77777777" w:rsidR="008B6B1D" w:rsidRPr="009515D2" w:rsidRDefault="008B6B1D" w:rsidP="005E6154">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2BC3C92"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top w:val="single" w:sz="4" w:space="0" w:color="auto"/>
            </w:tcBorders>
          </w:tcPr>
          <w:p w14:paraId="3A6CB243" w14:textId="77777777" w:rsidR="008B6B1D" w:rsidRPr="009515D2" w:rsidRDefault="008B6B1D" w:rsidP="005E6154">
            <w:pPr>
              <w:spacing w:line="276" w:lineRule="auto"/>
              <w:jc w:val="right"/>
              <w:rPr>
                <w:sz w:val="22"/>
                <w:szCs w:val="22"/>
              </w:rPr>
            </w:pPr>
            <w:r w:rsidRPr="009515D2">
              <w:rPr>
                <w:sz w:val="22"/>
                <w:szCs w:val="22"/>
              </w:rPr>
              <w:t>0.99</w:t>
            </w:r>
          </w:p>
        </w:tc>
        <w:tc>
          <w:tcPr>
            <w:tcW w:w="1012" w:type="dxa"/>
            <w:tcBorders>
              <w:top w:val="single" w:sz="4" w:space="0" w:color="auto"/>
            </w:tcBorders>
          </w:tcPr>
          <w:p w14:paraId="76FF8CAD" w14:textId="77777777" w:rsidR="008B6B1D" w:rsidRPr="009515D2" w:rsidRDefault="008B6B1D" w:rsidP="005E6154">
            <w:pPr>
              <w:spacing w:line="276" w:lineRule="auto"/>
              <w:jc w:val="right"/>
              <w:rPr>
                <w:sz w:val="22"/>
                <w:szCs w:val="22"/>
              </w:rPr>
            </w:pPr>
            <w:r w:rsidRPr="009515D2">
              <w:rPr>
                <w:sz w:val="22"/>
                <w:szCs w:val="22"/>
              </w:rPr>
              <w:t>0.320</w:t>
            </w:r>
          </w:p>
        </w:tc>
        <w:tc>
          <w:tcPr>
            <w:tcW w:w="996" w:type="dxa"/>
            <w:tcBorders>
              <w:top w:val="single" w:sz="4" w:space="0" w:color="auto"/>
            </w:tcBorders>
          </w:tcPr>
          <w:p w14:paraId="44C4CEF8" w14:textId="77777777" w:rsidR="008B6B1D" w:rsidRPr="009515D2" w:rsidRDefault="008B6B1D" w:rsidP="005E6154">
            <w:pPr>
              <w:spacing w:line="276" w:lineRule="auto"/>
              <w:jc w:val="right"/>
              <w:rPr>
                <w:sz w:val="22"/>
                <w:szCs w:val="22"/>
              </w:rPr>
            </w:pPr>
            <w:r w:rsidRPr="009515D2">
              <w:rPr>
                <w:sz w:val="22"/>
                <w:szCs w:val="22"/>
              </w:rPr>
              <w:t>1.36</w:t>
            </w:r>
          </w:p>
        </w:tc>
        <w:tc>
          <w:tcPr>
            <w:tcW w:w="1013" w:type="dxa"/>
            <w:tcBorders>
              <w:top w:val="single" w:sz="4" w:space="0" w:color="auto"/>
            </w:tcBorders>
          </w:tcPr>
          <w:p w14:paraId="4D44DF54" w14:textId="77777777" w:rsidR="008B6B1D" w:rsidRPr="009515D2" w:rsidRDefault="008B6B1D" w:rsidP="005E6154">
            <w:pPr>
              <w:spacing w:line="276" w:lineRule="auto"/>
              <w:jc w:val="right"/>
              <w:rPr>
                <w:sz w:val="22"/>
                <w:szCs w:val="22"/>
              </w:rPr>
            </w:pPr>
            <w:r w:rsidRPr="009515D2">
              <w:rPr>
                <w:sz w:val="22"/>
                <w:szCs w:val="22"/>
              </w:rPr>
              <w:t>0.243</w:t>
            </w:r>
          </w:p>
        </w:tc>
        <w:tc>
          <w:tcPr>
            <w:tcW w:w="996" w:type="dxa"/>
            <w:tcBorders>
              <w:top w:val="single" w:sz="4" w:space="0" w:color="auto"/>
            </w:tcBorders>
          </w:tcPr>
          <w:p w14:paraId="66386E2F" w14:textId="77777777" w:rsidR="008B6B1D" w:rsidRPr="009515D2" w:rsidRDefault="008B6B1D" w:rsidP="005E6154">
            <w:pPr>
              <w:spacing w:line="276" w:lineRule="auto"/>
              <w:jc w:val="right"/>
              <w:rPr>
                <w:sz w:val="22"/>
                <w:szCs w:val="22"/>
              </w:rPr>
            </w:pPr>
            <w:r w:rsidRPr="009515D2">
              <w:rPr>
                <w:sz w:val="22"/>
                <w:szCs w:val="22"/>
              </w:rPr>
              <w:t>0.01</w:t>
            </w:r>
          </w:p>
        </w:tc>
        <w:tc>
          <w:tcPr>
            <w:tcW w:w="1013" w:type="dxa"/>
            <w:tcBorders>
              <w:top w:val="single" w:sz="4" w:space="0" w:color="auto"/>
            </w:tcBorders>
          </w:tcPr>
          <w:p w14:paraId="1DE7E4A8" w14:textId="77777777" w:rsidR="008B6B1D" w:rsidRPr="009515D2" w:rsidRDefault="008B6B1D" w:rsidP="005E6154">
            <w:pPr>
              <w:spacing w:line="276" w:lineRule="auto"/>
              <w:jc w:val="right"/>
              <w:rPr>
                <w:sz w:val="22"/>
                <w:szCs w:val="22"/>
              </w:rPr>
            </w:pPr>
            <w:r w:rsidRPr="009515D2">
              <w:rPr>
                <w:sz w:val="22"/>
                <w:szCs w:val="22"/>
              </w:rPr>
              <w:t>0.918</w:t>
            </w:r>
          </w:p>
        </w:tc>
        <w:tc>
          <w:tcPr>
            <w:tcW w:w="996" w:type="dxa"/>
          </w:tcPr>
          <w:p w14:paraId="643BC3DE" w14:textId="77777777" w:rsidR="008B6B1D" w:rsidRPr="009515D2" w:rsidRDefault="008B6B1D" w:rsidP="005E6154">
            <w:pPr>
              <w:spacing w:line="276" w:lineRule="auto"/>
              <w:jc w:val="right"/>
              <w:rPr>
                <w:sz w:val="22"/>
                <w:szCs w:val="22"/>
              </w:rPr>
            </w:pPr>
          </w:p>
        </w:tc>
        <w:tc>
          <w:tcPr>
            <w:tcW w:w="1013" w:type="dxa"/>
          </w:tcPr>
          <w:p w14:paraId="63D5F662" w14:textId="77777777" w:rsidR="008B6B1D" w:rsidRPr="009515D2" w:rsidRDefault="008B6B1D" w:rsidP="005E6154">
            <w:pPr>
              <w:spacing w:line="276" w:lineRule="auto"/>
              <w:jc w:val="right"/>
              <w:rPr>
                <w:b/>
                <w:bCs/>
                <w:sz w:val="22"/>
                <w:szCs w:val="22"/>
              </w:rPr>
            </w:pPr>
          </w:p>
        </w:tc>
        <w:tc>
          <w:tcPr>
            <w:tcW w:w="996" w:type="dxa"/>
          </w:tcPr>
          <w:p w14:paraId="225A0C88" w14:textId="77777777" w:rsidR="008B6B1D" w:rsidRPr="009515D2" w:rsidRDefault="008B6B1D" w:rsidP="005E6154">
            <w:pPr>
              <w:spacing w:line="276" w:lineRule="auto"/>
              <w:jc w:val="right"/>
              <w:rPr>
                <w:sz w:val="22"/>
                <w:szCs w:val="22"/>
              </w:rPr>
            </w:pPr>
          </w:p>
        </w:tc>
        <w:tc>
          <w:tcPr>
            <w:tcW w:w="1012" w:type="dxa"/>
          </w:tcPr>
          <w:p w14:paraId="739F8BB4" w14:textId="77777777" w:rsidR="008B6B1D" w:rsidRPr="009515D2" w:rsidRDefault="008B6B1D" w:rsidP="005E6154">
            <w:pPr>
              <w:spacing w:line="276" w:lineRule="auto"/>
              <w:jc w:val="right"/>
              <w:rPr>
                <w:sz w:val="22"/>
                <w:szCs w:val="22"/>
              </w:rPr>
            </w:pPr>
          </w:p>
        </w:tc>
      </w:tr>
      <w:tr w:rsidR="008B6B1D" w:rsidRPr="009515D2" w14:paraId="7C7241A4" w14:textId="77777777" w:rsidTr="005E6154">
        <w:tc>
          <w:tcPr>
            <w:tcW w:w="1980" w:type="dxa"/>
          </w:tcPr>
          <w:p w14:paraId="2D711D2E" w14:textId="77777777" w:rsidR="008B6B1D" w:rsidRPr="009515D2" w:rsidRDefault="008B6B1D" w:rsidP="005E6154">
            <w:pPr>
              <w:spacing w:line="276" w:lineRule="auto"/>
              <w:jc w:val="right"/>
              <w:rPr>
                <w:sz w:val="22"/>
                <w:szCs w:val="22"/>
              </w:rPr>
            </w:pPr>
            <w:r w:rsidRPr="009515D2">
              <w:rPr>
                <w:sz w:val="22"/>
                <w:szCs w:val="22"/>
              </w:rPr>
              <w:t>Inoculation (I)</w:t>
            </w:r>
          </w:p>
        </w:tc>
        <w:tc>
          <w:tcPr>
            <w:tcW w:w="536" w:type="dxa"/>
          </w:tcPr>
          <w:p w14:paraId="6779289A"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Pr>
          <w:p w14:paraId="2E17934F" w14:textId="77777777" w:rsidR="008B6B1D" w:rsidRPr="009515D2" w:rsidRDefault="008B6B1D" w:rsidP="005E6154">
            <w:pPr>
              <w:spacing w:line="276" w:lineRule="auto"/>
              <w:jc w:val="right"/>
              <w:rPr>
                <w:sz w:val="22"/>
                <w:szCs w:val="22"/>
              </w:rPr>
            </w:pPr>
            <w:r w:rsidRPr="009515D2">
              <w:rPr>
                <w:sz w:val="22"/>
                <w:szCs w:val="22"/>
              </w:rPr>
              <w:t>31.13</w:t>
            </w:r>
          </w:p>
        </w:tc>
        <w:tc>
          <w:tcPr>
            <w:tcW w:w="1012" w:type="dxa"/>
          </w:tcPr>
          <w:p w14:paraId="597AFEBC"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5E8B659C" w14:textId="77777777" w:rsidR="008B6B1D" w:rsidRPr="009515D2" w:rsidRDefault="008B6B1D" w:rsidP="005E6154">
            <w:pPr>
              <w:spacing w:line="276" w:lineRule="auto"/>
              <w:jc w:val="right"/>
              <w:rPr>
                <w:sz w:val="22"/>
                <w:szCs w:val="22"/>
              </w:rPr>
            </w:pPr>
            <w:r w:rsidRPr="009515D2">
              <w:rPr>
                <w:sz w:val="22"/>
                <w:szCs w:val="22"/>
              </w:rPr>
              <w:t>30.79</w:t>
            </w:r>
          </w:p>
        </w:tc>
        <w:tc>
          <w:tcPr>
            <w:tcW w:w="1013" w:type="dxa"/>
          </w:tcPr>
          <w:p w14:paraId="24C6006B"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5B0ACE2E" w14:textId="77777777" w:rsidR="008B6B1D" w:rsidRPr="009515D2" w:rsidRDefault="008B6B1D" w:rsidP="005E6154">
            <w:pPr>
              <w:spacing w:line="276" w:lineRule="auto"/>
              <w:jc w:val="right"/>
              <w:rPr>
                <w:sz w:val="22"/>
                <w:szCs w:val="22"/>
              </w:rPr>
            </w:pPr>
            <w:r w:rsidRPr="009515D2">
              <w:rPr>
                <w:sz w:val="22"/>
                <w:szCs w:val="22"/>
              </w:rPr>
              <w:t>3.27</w:t>
            </w:r>
          </w:p>
        </w:tc>
        <w:tc>
          <w:tcPr>
            <w:tcW w:w="1013" w:type="dxa"/>
          </w:tcPr>
          <w:p w14:paraId="48949539" w14:textId="77777777" w:rsidR="008B6B1D" w:rsidRPr="009515D2" w:rsidRDefault="008B6B1D" w:rsidP="005E6154">
            <w:pPr>
              <w:spacing w:line="276" w:lineRule="auto"/>
              <w:jc w:val="right"/>
              <w:rPr>
                <w:i/>
                <w:iCs/>
                <w:sz w:val="22"/>
                <w:szCs w:val="22"/>
              </w:rPr>
            </w:pPr>
            <w:r w:rsidRPr="009515D2">
              <w:rPr>
                <w:i/>
                <w:iCs/>
                <w:sz w:val="22"/>
                <w:szCs w:val="22"/>
              </w:rPr>
              <w:t>0.071</w:t>
            </w:r>
          </w:p>
        </w:tc>
        <w:tc>
          <w:tcPr>
            <w:tcW w:w="996" w:type="dxa"/>
          </w:tcPr>
          <w:p w14:paraId="072D95BC" w14:textId="77777777" w:rsidR="008B6B1D" w:rsidRPr="009515D2" w:rsidRDefault="008B6B1D" w:rsidP="005E6154">
            <w:pPr>
              <w:spacing w:line="276" w:lineRule="auto"/>
              <w:jc w:val="right"/>
              <w:rPr>
                <w:sz w:val="22"/>
                <w:szCs w:val="22"/>
              </w:rPr>
            </w:pPr>
          </w:p>
        </w:tc>
        <w:tc>
          <w:tcPr>
            <w:tcW w:w="1013" w:type="dxa"/>
          </w:tcPr>
          <w:p w14:paraId="7AD60198" w14:textId="77777777" w:rsidR="008B6B1D" w:rsidRPr="009515D2" w:rsidRDefault="008B6B1D" w:rsidP="005E6154">
            <w:pPr>
              <w:spacing w:line="276" w:lineRule="auto"/>
              <w:jc w:val="right"/>
              <w:rPr>
                <w:b/>
                <w:bCs/>
                <w:sz w:val="22"/>
                <w:szCs w:val="22"/>
              </w:rPr>
            </w:pPr>
          </w:p>
        </w:tc>
        <w:tc>
          <w:tcPr>
            <w:tcW w:w="996" w:type="dxa"/>
          </w:tcPr>
          <w:p w14:paraId="7F081C2D" w14:textId="77777777" w:rsidR="008B6B1D" w:rsidRPr="009515D2" w:rsidRDefault="008B6B1D" w:rsidP="005E6154">
            <w:pPr>
              <w:spacing w:line="276" w:lineRule="auto"/>
              <w:jc w:val="right"/>
              <w:rPr>
                <w:sz w:val="22"/>
                <w:szCs w:val="22"/>
              </w:rPr>
            </w:pPr>
          </w:p>
        </w:tc>
        <w:tc>
          <w:tcPr>
            <w:tcW w:w="1012" w:type="dxa"/>
          </w:tcPr>
          <w:p w14:paraId="752DE334" w14:textId="77777777" w:rsidR="008B6B1D" w:rsidRPr="009515D2" w:rsidRDefault="008B6B1D" w:rsidP="005E6154">
            <w:pPr>
              <w:spacing w:line="276" w:lineRule="auto"/>
              <w:jc w:val="right"/>
              <w:rPr>
                <w:sz w:val="22"/>
                <w:szCs w:val="22"/>
              </w:rPr>
            </w:pPr>
          </w:p>
        </w:tc>
      </w:tr>
      <w:tr w:rsidR="008B6B1D" w:rsidRPr="009515D2" w14:paraId="453E0AC4" w14:textId="77777777" w:rsidTr="005E6154">
        <w:tc>
          <w:tcPr>
            <w:tcW w:w="1980" w:type="dxa"/>
            <w:tcBorders>
              <w:bottom w:val="single" w:sz="4" w:space="0" w:color="auto"/>
            </w:tcBorders>
          </w:tcPr>
          <w:p w14:paraId="464D253E" w14:textId="77777777" w:rsidR="008B6B1D" w:rsidRPr="009515D2" w:rsidRDefault="008B6B1D" w:rsidP="005E6154">
            <w:pPr>
              <w:spacing w:line="276" w:lineRule="auto"/>
              <w:jc w:val="right"/>
              <w:rPr>
                <w:sz w:val="22"/>
                <w:szCs w:val="22"/>
              </w:rPr>
            </w:pPr>
            <w:r w:rsidRPr="009515D2">
              <w:rPr>
                <w:sz w:val="22"/>
                <w:szCs w:val="22"/>
              </w:rPr>
              <w:t>N*I</w:t>
            </w:r>
          </w:p>
        </w:tc>
        <w:tc>
          <w:tcPr>
            <w:tcW w:w="536" w:type="dxa"/>
            <w:tcBorders>
              <w:bottom w:val="single" w:sz="4" w:space="0" w:color="auto"/>
            </w:tcBorders>
          </w:tcPr>
          <w:p w14:paraId="189A8E52"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bottom w:val="single" w:sz="4" w:space="0" w:color="auto"/>
            </w:tcBorders>
          </w:tcPr>
          <w:p w14:paraId="7C52AE9C" w14:textId="77777777" w:rsidR="008B6B1D" w:rsidRPr="009515D2" w:rsidRDefault="008B6B1D" w:rsidP="005E6154">
            <w:pPr>
              <w:spacing w:line="276" w:lineRule="auto"/>
              <w:jc w:val="right"/>
              <w:rPr>
                <w:sz w:val="22"/>
                <w:szCs w:val="22"/>
              </w:rPr>
            </w:pPr>
            <w:r w:rsidRPr="009515D2">
              <w:rPr>
                <w:sz w:val="22"/>
                <w:szCs w:val="22"/>
              </w:rPr>
              <w:t>0.76</w:t>
            </w:r>
          </w:p>
        </w:tc>
        <w:tc>
          <w:tcPr>
            <w:tcW w:w="1012" w:type="dxa"/>
            <w:tcBorders>
              <w:bottom w:val="single" w:sz="4" w:space="0" w:color="auto"/>
            </w:tcBorders>
          </w:tcPr>
          <w:p w14:paraId="0B019A2D" w14:textId="77777777" w:rsidR="008B6B1D" w:rsidRPr="009515D2" w:rsidRDefault="008B6B1D" w:rsidP="005E6154">
            <w:pPr>
              <w:spacing w:line="276" w:lineRule="auto"/>
              <w:jc w:val="right"/>
              <w:rPr>
                <w:sz w:val="22"/>
                <w:szCs w:val="22"/>
              </w:rPr>
            </w:pPr>
            <w:r w:rsidRPr="009515D2">
              <w:rPr>
                <w:sz w:val="22"/>
                <w:szCs w:val="22"/>
              </w:rPr>
              <w:t>0.383</w:t>
            </w:r>
          </w:p>
        </w:tc>
        <w:tc>
          <w:tcPr>
            <w:tcW w:w="996" w:type="dxa"/>
            <w:tcBorders>
              <w:bottom w:val="single" w:sz="4" w:space="0" w:color="auto"/>
            </w:tcBorders>
          </w:tcPr>
          <w:p w14:paraId="57845B6E" w14:textId="77777777" w:rsidR="008B6B1D" w:rsidRPr="009515D2" w:rsidRDefault="008B6B1D" w:rsidP="005E6154">
            <w:pPr>
              <w:spacing w:line="276" w:lineRule="auto"/>
              <w:jc w:val="right"/>
              <w:rPr>
                <w:sz w:val="22"/>
                <w:szCs w:val="22"/>
              </w:rPr>
            </w:pPr>
            <w:r w:rsidRPr="009515D2">
              <w:rPr>
                <w:sz w:val="22"/>
                <w:szCs w:val="22"/>
              </w:rPr>
              <w:t>1.01</w:t>
            </w:r>
          </w:p>
        </w:tc>
        <w:tc>
          <w:tcPr>
            <w:tcW w:w="1013" w:type="dxa"/>
            <w:tcBorders>
              <w:bottom w:val="single" w:sz="4" w:space="0" w:color="auto"/>
            </w:tcBorders>
          </w:tcPr>
          <w:p w14:paraId="0BB475D0" w14:textId="77777777" w:rsidR="008B6B1D" w:rsidRPr="009515D2" w:rsidRDefault="008B6B1D" w:rsidP="005E6154">
            <w:pPr>
              <w:spacing w:line="276" w:lineRule="auto"/>
              <w:jc w:val="right"/>
              <w:rPr>
                <w:sz w:val="22"/>
                <w:szCs w:val="22"/>
              </w:rPr>
            </w:pPr>
            <w:r w:rsidRPr="009515D2">
              <w:rPr>
                <w:sz w:val="22"/>
                <w:szCs w:val="22"/>
              </w:rPr>
              <w:t>0.316</w:t>
            </w:r>
          </w:p>
        </w:tc>
        <w:tc>
          <w:tcPr>
            <w:tcW w:w="996" w:type="dxa"/>
            <w:tcBorders>
              <w:bottom w:val="single" w:sz="4" w:space="0" w:color="auto"/>
            </w:tcBorders>
          </w:tcPr>
          <w:p w14:paraId="251860CA" w14:textId="77777777" w:rsidR="008B6B1D" w:rsidRPr="009515D2" w:rsidRDefault="008B6B1D" w:rsidP="005E6154">
            <w:pPr>
              <w:spacing w:line="276" w:lineRule="auto"/>
              <w:jc w:val="right"/>
              <w:rPr>
                <w:sz w:val="22"/>
                <w:szCs w:val="22"/>
              </w:rPr>
            </w:pPr>
            <w:r w:rsidRPr="009515D2">
              <w:rPr>
                <w:sz w:val="22"/>
                <w:szCs w:val="22"/>
              </w:rPr>
              <w:t>0.25</w:t>
            </w:r>
          </w:p>
        </w:tc>
        <w:tc>
          <w:tcPr>
            <w:tcW w:w="1013" w:type="dxa"/>
            <w:tcBorders>
              <w:bottom w:val="single" w:sz="4" w:space="0" w:color="auto"/>
            </w:tcBorders>
          </w:tcPr>
          <w:p w14:paraId="3345F003" w14:textId="77777777" w:rsidR="008B6B1D" w:rsidRPr="009515D2" w:rsidRDefault="008B6B1D" w:rsidP="005E6154">
            <w:pPr>
              <w:spacing w:line="276" w:lineRule="auto"/>
              <w:jc w:val="right"/>
              <w:rPr>
                <w:sz w:val="22"/>
                <w:szCs w:val="22"/>
              </w:rPr>
            </w:pPr>
            <w:r w:rsidRPr="009515D2">
              <w:rPr>
                <w:sz w:val="22"/>
                <w:szCs w:val="22"/>
              </w:rPr>
              <w:t>0.614</w:t>
            </w:r>
          </w:p>
        </w:tc>
        <w:tc>
          <w:tcPr>
            <w:tcW w:w="996" w:type="dxa"/>
          </w:tcPr>
          <w:p w14:paraId="1D1579A2" w14:textId="77777777" w:rsidR="008B6B1D" w:rsidRPr="009515D2" w:rsidRDefault="008B6B1D" w:rsidP="005E6154">
            <w:pPr>
              <w:spacing w:line="276" w:lineRule="auto"/>
              <w:jc w:val="right"/>
              <w:rPr>
                <w:sz w:val="22"/>
                <w:szCs w:val="22"/>
              </w:rPr>
            </w:pPr>
          </w:p>
        </w:tc>
        <w:tc>
          <w:tcPr>
            <w:tcW w:w="1013" w:type="dxa"/>
          </w:tcPr>
          <w:p w14:paraId="5BE80DD2" w14:textId="77777777" w:rsidR="008B6B1D" w:rsidRPr="009515D2" w:rsidRDefault="008B6B1D" w:rsidP="005E6154">
            <w:pPr>
              <w:spacing w:line="276" w:lineRule="auto"/>
              <w:jc w:val="right"/>
              <w:rPr>
                <w:b/>
                <w:bCs/>
                <w:sz w:val="22"/>
                <w:szCs w:val="22"/>
              </w:rPr>
            </w:pPr>
          </w:p>
        </w:tc>
        <w:tc>
          <w:tcPr>
            <w:tcW w:w="996" w:type="dxa"/>
          </w:tcPr>
          <w:p w14:paraId="7067268D" w14:textId="77777777" w:rsidR="008B6B1D" w:rsidRPr="009515D2" w:rsidRDefault="008B6B1D" w:rsidP="005E6154">
            <w:pPr>
              <w:spacing w:line="276" w:lineRule="auto"/>
              <w:jc w:val="right"/>
              <w:rPr>
                <w:sz w:val="22"/>
                <w:szCs w:val="22"/>
              </w:rPr>
            </w:pPr>
          </w:p>
        </w:tc>
        <w:tc>
          <w:tcPr>
            <w:tcW w:w="1012" w:type="dxa"/>
          </w:tcPr>
          <w:p w14:paraId="403ED354" w14:textId="77777777" w:rsidR="008B6B1D" w:rsidRPr="009515D2" w:rsidRDefault="008B6B1D" w:rsidP="005E6154">
            <w:pPr>
              <w:spacing w:line="276" w:lineRule="auto"/>
              <w:jc w:val="right"/>
              <w:rPr>
                <w:sz w:val="22"/>
                <w:szCs w:val="22"/>
              </w:rPr>
            </w:pPr>
          </w:p>
        </w:tc>
      </w:tr>
    </w:tbl>
    <w:p w14:paraId="782FE574" w14:textId="77777777" w:rsidR="008B6B1D" w:rsidRDefault="008B6B1D" w:rsidP="008B6B1D">
      <w:pPr>
        <w:spacing w:line="480" w:lineRule="auto"/>
      </w:pPr>
    </w:p>
    <w:p w14:paraId="608294B1" w14:textId="77777777" w:rsidR="008B6B1D" w:rsidRDefault="008B6B1D" w:rsidP="008B6B1D">
      <w:pPr>
        <w:spacing w:line="48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w:t>
      </w:r>
    </w:p>
    <w:p w14:paraId="0C8F2664" w14:textId="77777777" w:rsidR="008B6B1D" w:rsidRPr="006D1951" w:rsidRDefault="008B6B1D" w:rsidP="008B6B1D">
      <w:pPr>
        <w:spacing w:line="480" w:lineRule="auto"/>
        <w:rPr>
          <w:b/>
          <w:bCs/>
        </w:rPr>
      </w:pPr>
    </w:p>
    <w:p w14:paraId="6AC086DE" w14:textId="77777777" w:rsidR="008B6B1D" w:rsidRDefault="008B6B1D" w:rsidP="008B6B1D">
      <w:pPr>
        <w:spacing w:line="480" w:lineRule="auto"/>
        <w:rPr>
          <w:b/>
          <w:bCs/>
        </w:rPr>
        <w:sectPr w:rsidR="008B6B1D" w:rsidSect="00451ED1">
          <w:pgSz w:w="15840" w:h="12240" w:orient="landscape"/>
          <w:pgMar w:top="1440" w:right="1440" w:bottom="1440" w:left="1440" w:header="720" w:footer="720" w:gutter="0"/>
          <w:lnNumType w:countBy="1" w:restart="continuous"/>
          <w:cols w:space="720"/>
          <w:docGrid w:linePitch="360"/>
        </w:sectPr>
      </w:pPr>
    </w:p>
    <w:p w14:paraId="7702E9DB" w14:textId="3AA8190E" w:rsidR="008B6B1D" w:rsidRDefault="008B6B1D" w:rsidP="008B6B1D">
      <w:pPr>
        <w:spacing w:line="480" w:lineRule="auto"/>
        <w:rPr>
          <w:b/>
          <w:bCs/>
        </w:rPr>
      </w:pPr>
      <w:r>
        <w:rPr>
          <w:b/>
          <w:bCs/>
        </w:rPr>
        <w:lastRenderedPageBreak/>
        <w:t xml:space="preserve">Figure </w:t>
      </w:r>
      <w:r w:rsidR="00876B7A">
        <w:rPr>
          <w:b/>
          <w:bCs/>
        </w:rPr>
        <w:t>1</w:t>
      </w:r>
    </w:p>
    <w:p w14:paraId="45D27663" w14:textId="48E4442E" w:rsidR="008B6B1D" w:rsidRDefault="00D23267" w:rsidP="008B6B1D">
      <w:pPr>
        <w:spacing w:line="480" w:lineRule="auto"/>
        <w:rPr>
          <w:b/>
          <w:bCs/>
        </w:rPr>
      </w:pPr>
      <w:r>
        <w:rPr>
          <w:b/>
          <w:bCs/>
          <w:noProof/>
        </w:rPr>
        <w:drawing>
          <wp:inline distT="0" distB="0" distL="0" distR="0" wp14:anchorId="7818661C" wp14:editId="2EFF37F4">
            <wp:extent cx="5943600" cy="2971800"/>
            <wp:effectExtent l="0" t="0" r="0" b="0"/>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pic:nvPicPr>
                  <pic:blipFill>
                    <a:blip r:embed="rId9"/>
                    <a:stretch>
                      <a:fillRect/>
                    </a:stretch>
                  </pic:blipFill>
                  <pic:spPr>
                    <a:xfrm>
                      <a:off x="0" y="0"/>
                      <a:ext cx="5943600" cy="2971800"/>
                    </a:xfrm>
                    <a:prstGeom prst="rect">
                      <a:avLst/>
                    </a:prstGeom>
                  </pic:spPr>
                </pic:pic>
              </a:graphicData>
            </a:graphic>
          </wp:inline>
        </w:drawing>
      </w:r>
    </w:p>
    <w:p w14:paraId="4CE47144" w14:textId="043886E6" w:rsidR="008B6B1D" w:rsidRDefault="008B6B1D" w:rsidP="008B6B1D">
      <w:pPr>
        <w:spacing w:line="480" w:lineRule="auto"/>
      </w:pPr>
      <w:commentRangeStart w:id="1"/>
      <w:commentRangeStart w:id="2"/>
      <w:r>
        <w:rPr>
          <w:b/>
          <w:bCs/>
        </w:rPr>
        <w:t xml:space="preserve">Figure </w:t>
      </w:r>
      <w:r w:rsidR="001A31D4">
        <w:rPr>
          <w:b/>
          <w:bCs/>
        </w:rPr>
        <w:t>1</w:t>
      </w:r>
      <w:r>
        <w:t xml:space="preserve"> </w:t>
      </w:r>
      <w:commentRangeEnd w:id="1"/>
      <w:r w:rsidR="00BA134D">
        <w:rPr>
          <w:rStyle w:val="CommentReference"/>
          <w:rFonts w:eastAsia="Times New Roman" w:cs="Times New Roman"/>
        </w:rPr>
        <w:commentReference w:id="1"/>
      </w:r>
      <w:commentRangeEnd w:id="2"/>
      <w:r w:rsidR="002C2298">
        <w:rPr>
          <w:rStyle w:val="CommentReference"/>
          <w:rFonts w:eastAsia="Times New Roman" w:cs="Times New Roman"/>
        </w:rPr>
        <w:commentReference w:id="2"/>
      </w:r>
      <w:r w:rsidRPr="001B10F7">
        <w:t>Effects</w:t>
      </w:r>
      <w:r>
        <w:t xml:space="preserve"> of soil nitrogen fertilization and inoculation on </w:t>
      </w:r>
      <w:r>
        <w:rPr>
          <w:i/>
          <w:iCs/>
        </w:rPr>
        <w:t>G. max</w:t>
      </w:r>
      <w:r>
        <w:t xml:space="preserve"> structural carbon costs to acquire nitrogen (“</w:t>
      </w:r>
      <w:proofErr w:type="spellStart"/>
      <w:r>
        <w:rPr>
          <w:i/>
          <w:iCs/>
        </w:rPr>
        <w:t>N</w:t>
      </w:r>
      <w:r>
        <w:rPr>
          <w:vertAlign w:val="subscript"/>
        </w:rPr>
        <w:t>cost</w:t>
      </w:r>
      <w:proofErr w:type="spellEnd"/>
      <w:r>
        <w:t>”; panel A), belowground carbon biomass (“</w:t>
      </w:r>
      <w:proofErr w:type="spellStart"/>
      <w:r>
        <w:rPr>
          <w:i/>
          <w:iCs/>
        </w:rPr>
        <w:t>C</w:t>
      </w:r>
      <w:r>
        <w:rPr>
          <w:vertAlign w:val="subscript"/>
        </w:rPr>
        <w:t>bg</w:t>
      </w:r>
      <w:proofErr w:type="spellEnd"/>
      <w:r>
        <w:t>”; panel B), and whole plant nitrogen biomass (“</w:t>
      </w:r>
      <w:r>
        <w:rPr>
          <w:i/>
          <w:iCs/>
        </w:rPr>
        <w:t>N</w:t>
      </w:r>
      <w:r>
        <w:rPr>
          <w:vertAlign w:val="subscript"/>
        </w:rPr>
        <w:t>ag</w:t>
      </w:r>
      <w:r>
        <w:t xml:space="preserve"> + </w:t>
      </w:r>
      <w:proofErr w:type="spellStart"/>
      <w:r>
        <w:rPr>
          <w:i/>
          <w:iCs/>
        </w:rPr>
        <w:t>N</w:t>
      </w:r>
      <w:r>
        <w:rPr>
          <w:vertAlign w:val="subscript"/>
        </w:rPr>
        <w:t>bg</w:t>
      </w:r>
      <w:proofErr w:type="spellEnd"/>
      <w:r>
        <w:t>”; panel C). Soil nitrogen fertilization is represented categorically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Pr>
          <w:rFonts w:eastAsia="Times New Roman" w:cs="Times New Roman"/>
          <w:color w:val="000000" w:themeColor="text1"/>
        </w:rPr>
        <w:t>p</w:t>
      </w:r>
      <w:r w:rsidRPr="6E1ABADC">
        <w:rPr>
          <w:rFonts w:eastAsia="Times New Roman" w:cs="Times New Roman"/>
          <w:color w:val="000000" w:themeColor="text1"/>
        </w:rPr>
        <w:t>&lt;0.05).</w:t>
      </w:r>
    </w:p>
    <w:p w14:paraId="72DA282C" w14:textId="77777777" w:rsidR="008B6B1D" w:rsidRPr="00E256F3" w:rsidRDefault="008B6B1D" w:rsidP="008B6B1D">
      <w:pPr>
        <w:spacing w:line="480" w:lineRule="auto"/>
      </w:pPr>
      <w:r>
        <w:rPr>
          <w:b/>
          <w:bCs/>
        </w:rPr>
        <w:br w:type="page"/>
      </w:r>
    </w:p>
    <w:p w14:paraId="36442475" w14:textId="598B63C3" w:rsidR="008B6B1D" w:rsidRPr="00322974" w:rsidRDefault="0004004B" w:rsidP="008B6B1D">
      <w:pPr>
        <w:spacing w:line="480" w:lineRule="auto"/>
        <w:rPr>
          <w:i/>
          <w:iCs/>
        </w:rPr>
      </w:pPr>
      <w:r>
        <w:rPr>
          <w:i/>
          <w:iCs/>
        </w:rPr>
        <w:lastRenderedPageBreak/>
        <w:t>Whole plant growth and plant investments to nitrogen fixation</w:t>
      </w:r>
    </w:p>
    <w:p w14:paraId="6F377BBC" w14:textId="47E91DFD" w:rsidR="008B6B1D" w:rsidRDefault="008B6B1D" w:rsidP="008B6B1D">
      <w:pPr>
        <w:spacing w:line="480" w:lineRule="auto"/>
        <w:ind w:firstLine="720"/>
      </w:pPr>
      <w:r>
        <w:t>T</w:t>
      </w:r>
      <w:r w:rsidR="002A7BCE">
        <w:t xml:space="preserve">here was an </w:t>
      </w:r>
      <w:r>
        <w:t>interaction between nitrogen fertilization and inoculation</w:t>
      </w:r>
      <w:r w:rsidR="002A7BCE">
        <w:t xml:space="preserve"> on total leaf area</w:t>
      </w:r>
      <w:r>
        <w:t xml:space="preserve"> (Table </w:t>
      </w:r>
      <w:r w:rsidR="00D14794">
        <w:t>1</w:t>
      </w:r>
      <w:r>
        <w:t xml:space="preserve">; Fig. </w:t>
      </w:r>
      <w:r w:rsidR="00D14794">
        <w:t>2</w:t>
      </w:r>
      <w:r>
        <w:t>A). This interaction indicated that inoculated individuals grown under low nitrogen fertilization had 59.7% higher total leaf area than non-inoculated individuals also grown under low nitrogen fertilization (Tukey: p&lt;0.001), with no difference between inoculation treatments under high nitrogen fertilization (Tukey: p=0.631). Nitrogen fertilization also increased total leaf area, where individuals grown under high nitrogen fertilization had 77.4% higher total leaf area than those grown under low nitrogen fertilization (Tukey: p&lt;0.001). Inoculation also increased total leaf area, where inoculated individuals had 21.4</w:t>
      </w:r>
      <w:r w:rsidR="002A7BCE">
        <w:t>%</w:t>
      </w:r>
      <w:r>
        <w:t xml:space="preserve"> higher total leaf area than non-inoculated individuals (Tukey: p&lt;0.001).</w:t>
      </w:r>
    </w:p>
    <w:p w14:paraId="3E92D654" w14:textId="38A6F74D" w:rsidR="008B6B1D" w:rsidRDefault="008B6B1D" w:rsidP="008B6B1D">
      <w:pPr>
        <w:spacing w:line="480" w:lineRule="auto"/>
        <w:ind w:firstLine="720"/>
      </w:pPr>
      <w:r>
        <w:t xml:space="preserve">Whole plant biomass was </w:t>
      </w:r>
      <w:r w:rsidR="002A7BCE">
        <w:t xml:space="preserve">positively </w:t>
      </w:r>
      <w:proofErr w:type="spellStart"/>
      <w:proofErr w:type="gramStart"/>
      <w:r w:rsidR="002A7BCE">
        <w:t>effected</w:t>
      </w:r>
      <w:proofErr w:type="spellEnd"/>
      <w:proofErr w:type="gramEnd"/>
      <w:r w:rsidR="002A7BCE">
        <w:t xml:space="preserve"> </w:t>
      </w:r>
      <w:r>
        <w:t xml:space="preserve">by nitrogen fertilization (Table 5; Fig. 5B), where individuals grown under high nitrogen fertilization had 55.5% higher whole plant biomass than those grown under low nitrogen fertilization (Tukey: p&lt;0.001). There was no inoculation effect nor was there any interaction between inoculation and nitrogen fertilization (Table </w:t>
      </w:r>
      <w:r w:rsidR="00D14794">
        <w:t>1</w:t>
      </w:r>
      <w:r>
        <w:t xml:space="preserve">; Fig. </w:t>
      </w:r>
      <w:r w:rsidR="00D14794">
        <w:t>2</w:t>
      </w:r>
      <w:r>
        <w:t>B).</w:t>
      </w:r>
    </w:p>
    <w:p w14:paraId="1BCAB548" w14:textId="786A26E7" w:rsidR="008B104C" w:rsidRDefault="0004004B" w:rsidP="0004004B">
      <w:pPr>
        <w:spacing w:line="480" w:lineRule="auto"/>
        <w:ind w:firstLine="720"/>
      </w:pPr>
      <w:r>
        <w:t>Root nodule biomass: root biomass was positive</w:t>
      </w:r>
      <w:r w:rsidR="002A7BCE">
        <w:t>ly</w:t>
      </w:r>
      <w:r>
        <w:t xml:space="preserve"> </w:t>
      </w:r>
      <w:proofErr w:type="gramStart"/>
      <w:r>
        <w:t>effect</w:t>
      </w:r>
      <w:r w:rsidR="002A7BCE">
        <w:t>ed</w:t>
      </w:r>
      <w:proofErr w:type="gramEnd"/>
      <w:r>
        <w:t xml:space="preserve"> of inoculation (Table 1; Fig. 2C). Specifically, inoculated individuals had 323.5% greater root nodule biomass: root biomass than non-inoculated individuals when averaged across nitrogen fertilization treatments. There was no effect of fertilization or any observable interaction between fertilization and inoculation on root nodule biomass: root biomass (Table 1). Root nodule biomass: root biomass patterns were driven by a strong increase in root nodule biomass and a marginal decrease in root biomass with inoculation.</w:t>
      </w:r>
    </w:p>
    <w:p w14:paraId="2235383F" w14:textId="23840BF0" w:rsidR="008B6B1D" w:rsidRPr="0004004B" w:rsidRDefault="008B6B1D" w:rsidP="0004004B">
      <w:pPr>
        <w:spacing w:line="480" w:lineRule="auto"/>
        <w:ind w:firstLine="720"/>
      </w:pPr>
      <w:r>
        <w:rPr>
          <w:b/>
          <w:bCs/>
        </w:rPr>
        <w:br w:type="page"/>
      </w:r>
    </w:p>
    <w:p w14:paraId="637515AA" w14:textId="020CF0A9" w:rsidR="00494E8C" w:rsidRDefault="008B6B1D" w:rsidP="008B6B1D">
      <w:pPr>
        <w:spacing w:line="480" w:lineRule="auto"/>
        <w:rPr>
          <w:b/>
          <w:bCs/>
        </w:rPr>
      </w:pPr>
      <w:r>
        <w:rPr>
          <w:b/>
          <w:bCs/>
        </w:rPr>
        <w:lastRenderedPageBreak/>
        <w:t xml:space="preserve">Figure </w:t>
      </w:r>
      <w:r w:rsidR="00F640C8">
        <w:rPr>
          <w:b/>
          <w:bCs/>
        </w:rPr>
        <w:t>2</w:t>
      </w:r>
    </w:p>
    <w:p w14:paraId="59E4CA2E" w14:textId="08744EB4" w:rsidR="00494E8C" w:rsidRDefault="00494E8C" w:rsidP="008B6B1D">
      <w:pPr>
        <w:spacing w:line="480" w:lineRule="auto"/>
        <w:rPr>
          <w:b/>
          <w:bCs/>
        </w:rPr>
      </w:pPr>
      <w:r>
        <w:rPr>
          <w:b/>
          <w:bCs/>
          <w:noProof/>
        </w:rPr>
        <w:drawing>
          <wp:inline distT="0" distB="0" distL="0" distR="0" wp14:anchorId="70FBF8D3" wp14:editId="77881C1A">
            <wp:extent cx="5943600" cy="2122805"/>
            <wp:effectExtent l="0" t="0" r="0" b="0"/>
            <wp:docPr id="23" name="Picture 2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ox and whisker chart&#10;&#10;Description automatically generated"/>
                    <pic:cNvPicPr/>
                  </pic:nvPicPr>
                  <pic:blipFill>
                    <a:blip r:embed="rId10"/>
                    <a:stretch>
                      <a:fillRect/>
                    </a:stretch>
                  </pic:blipFill>
                  <pic:spPr>
                    <a:xfrm>
                      <a:off x="0" y="0"/>
                      <a:ext cx="5943600" cy="2122805"/>
                    </a:xfrm>
                    <a:prstGeom prst="rect">
                      <a:avLst/>
                    </a:prstGeom>
                  </pic:spPr>
                </pic:pic>
              </a:graphicData>
            </a:graphic>
          </wp:inline>
        </w:drawing>
      </w:r>
    </w:p>
    <w:p w14:paraId="39C89638" w14:textId="42AEBB1C" w:rsidR="008B6B1D" w:rsidRDefault="008B6B1D" w:rsidP="008B6B1D">
      <w:pPr>
        <w:spacing w:line="480" w:lineRule="auto"/>
        <w:rPr>
          <w:b/>
          <w:bCs/>
        </w:rPr>
      </w:pPr>
      <w:commentRangeStart w:id="3"/>
      <w:commentRangeStart w:id="4"/>
      <w:r>
        <w:rPr>
          <w:b/>
          <w:bCs/>
        </w:rPr>
        <w:t xml:space="preserve">Figure </w:t>
      </w:r>
      <w:r w:rsidR="00F640C8">
        <w:rPr>
          <w:b/>
          <w:bCs/>
        </w:rPr>
        <w:t>2</w:t>
      </w:r>
      <w:r>
        <w:t xml:space="preserve"> </w:t>
      </w:r>
      <w:commentRangeEnd w:id="3"/>
      <w:r w:rsidR="005879F3">
        <w:rPr>
          <w:rStyle w:val="CommentReference"/>
          <w:rFonts w:eastAsia="Times New Roman" w:cs="Times New Roman"/>
        </w:rPr>
        <w:commentReference w:id="3"/>
      </w:r>
      <w:commentRangeEnd w:id="4"/>
      <w:r w:rsidR="00480FFF">
        <w:rPr>
          <w:rStyle w:val="CommentReference"/>
          <w:rFonts w:eastAsia="Times New Roman" w:cs="Times New Roman"/>
        </w:rPr>
        <w:commentReference w:id="4"/>
      </w:r>
      <w:r w:rsidRPr="001B10F7">
        <w:t>Effects</w:t>
      </w:r>
      <w:r>
        <w:t xml:space="preserve"> of soil nitrogen fertilization and inoculation on </w:t>
      </w:r>
      <w:r>
        <w:rPr>
          <w:i/>
          <w:iCs/>
        </w:rPr>
        <w:t>G. max</w:t>
      </w:r>
      <w:r>
        <w:t xml:space="preserve"> total leaf area (panel A)</w:t>
      </w:r>
      <w:r w:rsidR="00494E8C">
        <w:t xml:space="preserve">, </w:t>
      </w:r>
      <w:r>
        <w:t>whole plant biomass</w:t>
      </w:r>
      <w:r>
        <w:rPr>
          <w:color w:val="000000"/>
        </w:rPr>
        <w:t xml:space="preserve"> (panel B)</w:t>
      </w:r>
      <w:r w:rsidR="00494E8C">
        <w:rPr>
          <w:color w:val="000000"/>
        </w:rPr>
        <w:t>, and nodule biomass: root biomass (panel C)</w:t>
      </w:r>
      <w:r>
        <w:t>. Soil nitrogen fertilization is represented categorically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Pr>
          <w:rFonts w:eastAsia="Times New Roman" w:cs="Times New Roman"/>
          <w:color w:val="000000" w:themeColor="text1"/>
        </w:rPr>
        <w:t>p</w:t>
      </w:r>
      <w:r w:rsidRPr="6E1ABADC">
        <w:rPr>
          <w:rFonts w:eastAsia="Times New Roman" w:cs="Times New Roman"/>
          <w:color w:val="000000" w:themeColor="text1"/>
        </w:rPr>
        <w:t>&lt;0.05).</w:t>
      </w:r>
    </w:p>
    <w:p w14:paraId="0CD1113E" w14:textId="450735E8" w:rsidR="008B6B1D" w:rsidRPr="0004004B" w:rsidRDefault="008B6B1D" w:rsidP="0004004B">
      <w:pPr>
        <w:spacing w:line="480" w:lineRule="auto"/>
        <w:rPr>
          <w:b/>
          <w:bCs/>
        </w:rPr>
      </w:pPr>
      <w:r>
        <w:rPr>
          <w:b/>
          <w:bCs/>
        </w:rPr>
        <w:br w:type="page"/>
      </w:r>
    </w:p>
    <w:p w14:paraId="17A662CB" w14:textId="3B9F2CC0" w:rsidR="00772287" w:rsidRDefault="00E2103C" w:rsidP="00984383">
      <w:pPr>
        <w:spacing w:line="480" w:lineRule="auto"/>
        <w:rPr>
          <w:b/>
          <w:bCs/>
        </w:rPr>
      </w:pPr>
      <w:r>
        <w:rPr>
          <w:b/>
          <w:bCs/>
        </w:rPr>
        <w:lastRenderedPageBreak/>
        <w:t>D</w:t>
      </w:r>
      <w:r w:rsidR="00754725">
        <w:rPr>
          <w:b/>
          <w:bCs/>
        </w:rPr>
        <w:t>iscussion</w:t>
      </w:r>
    </w:p>
    <w:p w14:paraId="72658BC1" w14:textId="52B6AC02" w:rsidR="004035F7" w:rsidRPr="00984383" w:rsidRDefault="00020222" w:rsidP="00984383">
      <w:pPr>
        <w:pStyle w:val="Bibliography"/>
        <w:spacing w:line="480" w:lineRule="auto"/>
      </w:pPr>
      <w:r>
        <w:tab/>
        <w:t xml:space="preserve">Here, we </w:t>
      </w:r>
      <w:r w:rsidR="00984383">
        <w:t xml:space="preserve">quantified the interactive effect of soil nitrogen fertilization and inoculation by nitrogen fixing bacteria on </w:t>
      </w:r>
      <w:r w:rsidR="00984383">
        <w:rPr>
          <w:i/>
        </w:rPr>
        <w:t>G. max</w:t>
      </w:r>
      <w:r w:rsidR="00984383">
        <w:t xml:space="preserve"> structural carbon costs to acquire nitrogen using a fully factorial manipulation experiment. We found that inoculation reduced carbon costs to acquire nitrogen under low, but not high, levels of soil nitrogen fertilization. This was despite no significant differences in belowground structural investment across the treatments. Instead, the difference was driven by greater whole-plant nitrogen in inoculated plants than uninoculated plants when soil nitrogen fertilization was low. This suggests that symbioses with nitrogen fixing bacteria reduce nitrogen acquisition costs under low soil nitrogen availability. That said, costs were lowest under high soil nitrogen availability as a result of high amounts of plant nitrogen uptake. Interestingly, investment in root nodules did not vary with soil nitrogen fertilization. We expand on and contextualize these key results below. </w:t>
      </w:r>
    </w:p>
    <w:p w14:paraId="63D280D3" w14:textId="77777777" w:rsidR="00984383" w:rsidRDefault="00984383" w:rsidP="00984383">
      <w:pPr>
        <w:spacing w:line="480" w:lineRule="auto"/>
      </w:pPr>
    </w:p>
    <w:p w14:paraId="580720B6" w14:textId="53863BA0" w:rsidR="00DA006B" w:rsidRDefault="00A74617" w:rsidP="00984383">
      <w:pPr>
        <w:spacing w:line="480" w:lineRule="auto"/>
        <w:rPr>
          <w:i/>
        </w:rPr>
      </w:pPr>
      <w:r w:rsidRPr="00984383">
        <w:rPr>
          <w:i/>
        </w:rPr>
        <w:t>The impact of inoculation on plant carbon costs to acquire nitrogen depend on soil nitrogen availability</w:t>
      </w:r>
    </w:p>
    <w:p w14:paraId="5FAA4E94" w14:textId="4FE11B5B" w:rsidR="00984383" w:rsidRDefault="000407A6" w:rsidP="00984383">
      <w:pPr>
        <w:spacing w:line="480" w:lineRule="auto"/>
      </w:pPr>
      <w:r>
        <w:tab/>
        <w:t xml:space="preserve">Our results provide direct evidence that symbioses with nitrogen fixing bacteria reduce carbon costs to acquire nitrogen when soil </w:t>
      </w:r>
      <w:proofErr w:type="spellStart"/>
      <w:r>
        <w:t>nitogen</w:t>
      </w:r>
      <w:proofErr w:type="spellEnd"/>
      <w:r>
        <w:t xml:space="preserve"> availability is low. This corroborates results from past theor</w:t>
      </w:r>
      <w:r w:rsidR="00E9044E">
        <w:t>y</w:t>
      </w:r>
      <w:r>
        <w:t xml:space="preserve"> (</w:t>
      </w:r>
      <w:proofErr w:type="spellStart"/>
      <w:r w:rsidR="00E9044E">
        <w:t>Vitousek</w:t>
      </w:r>
      <w:proofErr w:type="spellEnd"/>
      <w:r w:rsidR="00E9044E">
        <w:t xml:space="preserve"> et al., 2002</w:t>
      </w:r>
      <w:r>
        <w:t>) and cross-species experimental studies (</w:t>
      </w:r>
      <w:proofErr w:type="spellStart"/>
      <w:r>
        <w:t>Perkwoski</w:t>
      </w:r>
      <w:proofErr w:type="spellEnd"/>
      <w:r>
        <w:t xml:space="preserve"> et al., 2021). Here, we used individuals of the same species to confirm that symbioses with nitrogen fixing bacteria are the driver of this response.</w:t>
      </w:r>
    </w:p>
    <w:p w14:paraId="3762D102" w14:textId="0E962F7B" w:rsidR="000407A6" w:rsidRDefault="000407A6" w:rsidP="00984383">
      <w:pPr>
        <w:spacing w:line="480" w:lineRule="auto"/>
      </w:pPr>
      <w:r>
        <w:tab/>
        <w:t xml:space="preserve">Despite a large inoculation effect on carbon costs to acquire nitrogen at low soil nitrogen availability, there was no impact (positive or negative) of inoculation at high levels of soil nitrogen availability. </w:t>
      </w:r>
      <w:r w:rsidR="00871D5C">
        <w:t xml:space="preserve">Similar results were shown in a previous cross-species study that found that </w:t>
      </w:r>
      <w:r w:rsidR="00871D5C">
        <w:lastRenderedPageBreak/>
        <w:t xml:space="preserve">plants with and without symbioses with nitrogen fixing bacteria had more similar carbon costs to acquire nitrogen when soil nitrogen availability was high, compared to that when it was low (Perkowski et al., 2021). The difference may help to explain the greater prevalence of plants capable of symbiotic nitrogen fixation where soil nitrogen availability is low (e.g., </w:t>
      </w:r>
      <w:commentRangeStart w:id="5"/>
      <w:r w:rsidR="00E9044E">
        <w:t>Monks et al., 2012</w:t>
      </w:r>
      <w:commentRangeEnd w:id="5"/>
      <w:r w:rsidR="00E9044E">
        <w:rPr>
          <w:rStyle w:val="CommentReference"/>
          <w:rFonts w:eastAsia="Times New Roman" w:cs="Times New Roman"/>
        </w:rPr>
        <w:commentReference w:id="5"/>
      </w:r>
      <w:r w:rsidR="00E9044E">
        <w:t>), as expected from theory (</w:t>
      </w:r>
      <w:proofErr w:type="spellStart"/>
      <w:r w:rsidR="00E9044E">
        <w:t>Vitousek</w:t>
      </w:r>
      <w:proofErr w:type="spellEnd"/>
      <w:r w:rsidR="00E9044E">
        <w:t xml:space="preserve"> et al., 2002, </w:t>
      </w:r>
      <w:proofErr w:type="spellStart"/>
      <w:r w:rsidR="00E9044E">
        <w:t>Vitousek</w:t>
      </w:r>
      <w:proofErr w:type="spellEnd"/>
      <w:r w:rsidR="00E9044E">
        <w:t xml:space="preserve"> and Field, 1999, </w:t>
      </w:r>
      <w:proofErr w:type="spellStart"/>
      <w:r w:rsidR="00E9044E">
        <w:t>Menge</w:t>
      </w:r>
      <w:proofErr w:type="spellEnd"/>
      <w:r w:rsidR="00E9044E">
        <w:t xml:space="preserve"> et al., 2008).</w:t>
      </w:r>
    </w:p>
    <w:p w14:paraId="32A846D8" w14:textId="290C2FFC" w:rsidR="00BA6F63" w:rsidRPr="00984383" w:rsidRDefault="00BA6F63" w:rsidP="00984383">
      <w:pPr>
        <w:spacing w:line="480" w:lineRule="auto"/>
      </w:pPr>
      <w:r>
        <w:tab/>
        <w:t xml:space="preserve">Our results indicate that symbiotic nitrogen fixation may provide a competitive advantage in nitrogen-poor soils by reducing plant carbon costs for acquiring nitrogen. However, the </w:t>
      </w:r>
      <w:r w:rsidR="00BB6891">
        <w:t>longer-term</w:t>
      </w:r>
      <w:r>
        <w:t xml:space="preserve"> outcomes of this advantage are difficult to predict because nitrogen fixation brings in nitrogen to the ecosystem that may alleviate nitrogen limitation in non-fixing species following recycling.</w:t>
      </w:r>
      <w:r w:rsidR="00BB6891">
        <w:t xml:space="preserve"> Additionally, other bottom-up (e.g., soil resources) and top-down (e.g., herbivory) may limit the competitive ability of nitrogen fixers in terrestrial ecosystems (</w:t>
      </w:r>
      <w:proofErr w:type="spellStart"/>
      <w:r w:rsidR="00BB6891">
        <w:t>Vitousek</w:t>
      </w:r>
      <w:proofErr w:type="spellEnd"/>
      <w:r w:rsidR="00BB6891">
        <w:t xml:space="preserve"> et al., 2013, </w:t>
      </w:r>
      <w:proofErr w:type="spellStart"/>
      <w:r w:rsidR="00BB6891">
        <w:t>Vitousek</w:t>
      </w:r>
      <w:proofErr w:type="spellEnd"/>
      <w:r w:rsidR="00BB6891">
        <w:t xml:space="preserve"> et al., 2002, Eisele et al., 1989, Ritchie and Thomas, 1995, Ritchie et al., 1998, </w:t>
      </w:r>
      <w:proofErr w:type="spellStart"/>
      <w:r w:rsidR="00BB6891">
        <w:t>Vitousek</w:t>
      </w:r>
      <w:proofErr w:type="spellEnd"/>
      <w:r w:rsidR="00BB6891">
        <w:t xml:space="preserve"> and Field, 1999, </w:t>
      </w:r>
      <w:proofErr w:type="spellStart"/>
      <w:r w:rsidR="00BB6891">
        <w:t>Rastetter</w:t>
      </w:r>
      <w:proofErr w:type="spellEnd"/>
      <w:r w:rsidR="00BB6891">
        <w:t xml:space="preserve"> et al., 2001).</w:t>
      </w:r>
      <w:r>
        <w:t xml:space="preserve"> Longer term field and mesocosm experiments</w:t>
      </w:r>
      <w:r w:rsidR="00BB6891">
        <w:t xml:space="preserve"> (e.g., </w:t>
      </w:r>
      <w:proofErr w:type="spellStart"/>
      <w:r w:rsidR="00BB6891">
        <w:t>Finzi</w:t>
      </w:r>
      <w:proofErr w:type="spellEnd"/>
      <w:r w:rsidR="00BB6891">
        <w:t xml:space="preserve"> and Rodgers, 2009)</w:t>
      </w:r>
      <w:r>
        <w:t xml:space="preserve">, coupled </w:t>
      </w:r>
      <w:r w:rsidR="00BB6891">
        <w:t>with targeted model experiments (</w:t>
      </w:r>
      <w:commentRangeStart w:id="6"/>
      <w:r w:rsidR="00BB6891">
        <w:t xml:space="preserve">e.g., </w:t>
      </w:r>
      <w:proofErr w:type="spellStart"/>
      <w:r w:rsidR="00BB6891">
        <w:t>Brzostek</w:t>
      </w:r>
      <w:proofErr w:type="spellEnd"/>
      <w:r w:rsidR="00BB6891">
        <w:t xml:space="preserve"> et al., 2014</w:t>
      </w:r>
      <w:commentRangeEnd w:id="6"/>
      <w:r w:rsidR="00BB6891">
        <w:rPr>
          <w:rStyle w:val="CommentReference"/>
          <w:rFonts w:eastAsia="Times New Roman" w:cs="Times New Roman"/>
        </w:rPr>
        <w:commentReference w:id="6"/>
      </w:r>
      <w:r w:rsidR="00BB6891">
        <w:t>)</w:t>
      </w:r>
      <w:r w:rsidR="001C5321">
        <w:t xml:space="preserve"> could help to clarify the role of different drivers. </w:t>
      </w:r>
    </w:p>
    <w:p w14:paraId="16D020B7" w14:textId="2ED06786" w:rsidR="00723F29" w:rsidRDefault="00723F29" w:rsidP="00984383">
      <w:pPr>
        <w:spacing w:line="480" w:lineRule="auto"/>
        <w:ind w:firstLine="720"/>
      </w:pPr>
    </w:p>
    <w:p w14:paraId="07A0FCB2" w14:textId="5E4745F6" w:rsidR="00D35783" w:rsidRDefault="00A74617" w:rsidP="001C5321">
      <w:pPr>
        <w:spacing w:line="480" w:lineRule="auto"/>
        <w:rPr>
          <w:i/>
        </w:rPr>
      </w:pPr>
      <w:r w:rsidRPr="001C5321">
        <w:rPr>
          <w:i/>
        </w:rPr>
        <w:t>Soil nitrogen availability and inoculation modify whole plant nitrogen, but not belowground structural carbon</w:t>
      </w:r>
    </w:p>
    <w:p w14:paraId="577B7123" w14:textId="77777777" w:rsidR="00950B61" w:rsidRDefault="001C5321" w:rsidP="001C5321">
      <w:pPr>
        <w:spacing w:line="480" w:lineRule="auto"/>
      </w:pPr>
      <w:r>
        <w:tab/>
        <w:t xml:space="preserve">Reductions in carbon costs to acquire nitrogen </w:t>
      </w:r>
      <w:r w:rsidR="000B4FCB">
        <w:t>with both increasing soil nitrogen fertilization and inoculation under low soil nitrogen were the result of increased plant nitrogen uptake</w:t>
      </w:r>
      <w:r w:rsidR="00BE2E67">
        <w:t>, but not due to a change in belowground investment in structural carbon. In fact, belowground structural carbon was not impacted by</w:t>
      </w:r>
      <w:r w:rsidR="00950B61">
        <w:t xml:space="preserve"> any of</w:t>
      </w:r>
      <w:r w:rsidR="00BE2E67">
        <w:t xml:space="preserve"> our treatments.</w:t>
      </w:r>
    </w:p>
    <w:p w14:paraId="6F53E43A" w14:textId="46F1DB5E" w:rsidR="001C5321" w:rsidRDefault="00F1176B" w:rsidP="00950B61">
      <w:pPr>
        <w:spacing w:line="480" w:lineRule="auto"/>
        <w:ind w:firstLine="720"/>
      </w:pPr>
      <w:r>
        <w:lastRenderedPageBreak/>
        <w:t xml:space="preserve">The increase in nitrogen uptake in our study was predominantly used to support aboveground tissue, which showed large stimulation under increasing soil nitrogen availability and with inoculation when soil nitrogen was low. </w:t>
      </w:r>
      <w:r w:rsidR="00950B61">
        <w:t>Theory suggests that increasing nitrogen availability (from soil or symbionts) should increase relative plant investment in aboveground tissues (</w:t>
      </w:r>
      <w:commentRangeStart w:id="7"/>
      <w:proofErr w:type="spellStart"/>
      <w:r w:rsidR="00950B61">
        <w:t>Ågren</w:t>
      </w:r>
      <w:proofErr w:type="spellEnd"/>
      <w:r w:rsidR="00950B61">
        <w:t xml:space="preserve"> and Franklin, 2003</w:t>
      </w:r>
      <w:commentRangeEnd w:id="7"/>
      <w:r w:rsidR="00950B61">
        <w:rPr>
          <w:rStyle w:val="CommentReference"/>
          <w:rFonts w:eastAsia="Times New Roman" w:cs="Times New Roman"/>
        </w:rPr>
        <w:commentReference w:id="7"/>
      </w:r>
      <w:r w:rsidR="00950B61">
        <w:t>), as we saw here. And, indeed, meta-analyses find consistent positive stim</w:t>
      </w:r>
      <w:r>
        <w:t>ulation of</w:t>
      </w:r>
      <w:r w:rsidR="00950B61">
        <w:t xml:space="preserve"> aboveground </w:t>
      </w:r>
      <w:r>
        <w:t>biomass with increasing soil nitrogen availability, but inconsistent impacts on belowground biomass (Li et al., 2020).</w:t>
      </w:r>
    </w:p>
    <w:p w14:paraId="47797852" w14:textId="57F7398D" w:rsidR="00AC1069" w:rsidRPr="001C5321" w:rsidRDefault="00AC1069" w:rsidP="00950B61">
      <w:pPr>
        <w:spacing w:line="480" w:lineRule="auto"/>
        <w:ind w:firstLine="720"/>
      </w:pPr>
      <w:r>
        <w:t xml:space="preserve">Our findings provide a possible benchmark for models that use carbon costs of nitrogen acquisition to simulate terrestrial carbon-nitrogen dynamics (e.g., </w:t>
      </w:r>
      <w:proofErr w:type="spellStart"/>
      <w:r>
        <w:t>Brzostek</w:t>
      </w:r>
      <w:proofErr w:type="spellEnd"/>
      <w:r>
        <w:t xml:space="preserve"> et al., 2014). </w:t>
      </w:r>
      <w:r w:rsidR="00F7560D">
        <w:t>From our results, changes in these costs should be the result of difference in the amount of nitrogen acquired by plants rather than changes in belowground carbon costs. However, it must be noted that we were not able to capture additional carbon costs that resulted from differences in root exudation or respiration under our different treatments. It is unclear whether these are proportional to structural belowground carbon costs and future studies should be performed to validate this assumption.</w:t>
      </w:r>
    </w:p>
    <w:p w14:paraId="186FD6A0" w14:textId="77777777" w:rsidR="00D35783" w:rsidRDefault="00D35783" w:rsidP="008B6B1D">
      <w:pPr>
        <w:spacing w:line="480" w:lineRule="auto"/>
        <w:ind w:left="720"/>
      </w:pPr>
    </w:p>
    <w:p w14:paraId="0C205254" w14:textId="1CAC2E62" w:rsidR="00D35783" w:rsidRDefault="00A74617" w:rsidP="00D306B3">
      <w:pPr>
        <w:spacing w:line="480" w:lineRule="auto"/>
        <w:rPr>
          <w:i/>
        </w:rPr>
      </w:pPr>
      <w:r w:rsidRPr="00D306B3">
        <w:rPr>
          <w:i/>
        </w:rPr>
        <w:t>Soil nitrogen fertilization does not significantly reduce plant investment in nitrogen fixing bacteria symbiosis</w:t>
      </w:r>
    </w:p>
    <w:p w14:paraId="147C278B" w14:textId="51D9336F" w:rsidR="00D306B3" w:rsidRPr="00C73C07" w:rsidRDefault="00D306B3" w:rsidP="00D306B3">
      <w:pPr>
        <w:spacing w:line="480" w:lineRule="auto"/>
      </w:pPr>
      <w:r>
        <w:rPr>
          <w:i/>
        </w:rPr>
        <w:tab/>
      </w:r>
      <w:r w:rsidR="00CE398F">
        <w:t xml:space="preserve">We found that inoculated plants had similar levels of nodulation under both of our soil nitrogen availability treatments. </w:t>
      </w:r>
      <w:r w:rsidR="00C73C07">
        <w:t xml:space="preserve">This indicates that, in this study, the level of nitrogen availability did not impact the strength of the symbiosis between </w:t>
      </w:r>
      <w:r w:rsidR="00C73C07">
        <w:rPr>
          <w:i/>
        </w:rPr>
        <w:t>G. max</w:t>
      </w:r>
      <w:r w:rsidR="00C73C07">
        <w:t xml:space="preserve"> and </w:t>
      </w:r>
      <w:r w:rsidR="00C73C07">
        <w:rPr>
          <w:i/>
        </w:rPr>
        <w:t>B. japonicum</w:t>
      </w:r>
      <w:r w:rsidR="00C73C07">
        <w:t xml:space="preserve">. </w:t>
      </w:r>
      <w:r w:rsidR="00FB7457">
        <w:t xml:space="preserve">This result was counter to expectation that </w:t>
      </w:r>
      <w:r w:rsidR="00AC72FF">
        <w:t>greater soil nitrogen availability would reduce plant reliance on nitrogen fixing symbionts (</w:t>
      </w:r>
      <w:proofErr w:type="spellStart"/>
      <w:r w:rsidR="00AC72FF">
        <w:t>Vitousek</w:t>
      </w:r>
      <w:proofErr w:type="spellEnd"/>
      <w:r w:rsidR="00AC72FF">
        <w:t xml:space="preserve"> et al., 2002). The results may imply stronger </w:t>
      </w:r>
      <w:r w:rsidR="00AC72FF">
        <w:lastRenderedPageBreak/>
        <w:t>bacterial control over the symbiosis than previously thought. In fact, if there were greater amounts of unquantified plant carbon going to bacterial respiration, we may have actually observed higher carbon costs for nitrogen acquisition in inoculated plants under high soil nitrogen. Carbon and nitrogen tracing experiments would be useful for further examining this result.</w:t>
      </w:r>
    </w:p>
    <w:p w14:paraId="10EA2C96" w14:textId="66E7477E" w:rsidR="00F4560A" w:rsidRDefault="00F4560A" w:rsidP="008B6B1D">
      <w:pPr>
        <w:spacing w:line="480" w:lineRule="auto"/>
        <w:ind w:left="720"/>
      </w:pPr>
    </w:p>
    <w:p w14:paraId="6EE2234E" w14:textId="3B4D343D" w:rsidR="001D4CE3" w:rsidRDefault="001D4CE3" w:rsidP="008B6B1D">
      <w:pPr>
        <w:spacing w:line="480" w:lineRule="auto"/>
      </w:pPr>
      <w:r>
        <w:rPr>
          <w:i/>
          <w:iCs/>
        </w:rPr>
        <w:t>Study limitations</w:t>
      </w:r>
    </w:p>
    <w:p w14:paraId="6A873158" w14:textId="45902D05" w:rsidR="001B21C7" w:rsidRPr="001D4CE3" w:rsidRDefault="001D4CE3" w:rsidP="008B6B1D">
      <w:pPr>
        <w:spacing w:line="480" w:lineRule="auto"/>
        <w:ind w:firstLine="720"/>
      </w:pPr>
      <w:r>
        <w:t xml:space="preserve">This study </w:t>
      </w:r>
      <w:r w:rsidR="00125358">
        <w:t>has</w:t>
      </w:r>
      <w:r>
        <w:t xml:space="preserve"> a few limitations that deserve recognition and limit the generality of our observed responses. First, effects of soil nitrogen fertilization on root nodulation may be nonlinear, </w:t>
      </w:r>
      <w:r w:rsidR="001B21C7">
        <w:t xml:space="preserve">and a two-point fertilization experiment such as the one done here is </w:t>
      </w:r>
      <w:r w:rsidR="0079226D">
        <w:t>not</w:t>
      </w:r>
      <w:r w:rsidR="001B21C7">
        <w:t xml:space="preserve"> equipped to address </w:t>
      </w:r>
      <w:r w:rsidR="0079226D">
        <w:t xml:space="preserve">possible </w:t>
      </w:r>
      <w:r w:rsidR="001B21C7">
        <w:t xml:space="preserve">nonlinearities </w:t>
      </w:r>
      <w:r w:rsidR="0079226D">
        <w:t>that might explain the interaction between soil nitrogen fertilization and root nodulation.</w:t>
      </w:r>
      <w:r w:rsidR="001B21C7">
        <w:t xml:space="preserve"> Future work should consider conducting similar experiments using a larger suite of nitrogen fertilization treatments than what is presented here. Additionally, this study used a single </w:t>
      </w:r>
      <w:r w:rsidR="00F4560A">
        <w:t xml:space="preserve">plant </w:t>
      </w:r>
      <w:r w:rsidR="001B21C7">
        <w:t>species and a</w:t>
      </w:r>
      <w:r w:rsidR="00BB5F98">
        <w:t>n inoculant comprising a</w:t>
      </w:r>
      <w:r w:rsidR="001B21C7">
        <w:t xml:space="preserve"> single </w:t>
      </w:r>
      <w:r w:rsidR="00F4560A">
        <w:t>bacterial</w:t>
      </w:r>
      <w:r w:rsidR="001B21C7">
        <w:t xml:space="preserve"> species. While this did allow us to isolate mechanisms that</w:t>
      </w:r>
      <w:r w:rsidR="00F4560A">
        <w:t xml:space="preserve"> drove </w:t>
      </w:r>
      <w:r w:rsidR="00F4560A">
        <w:rPr>
          <w:i/>
          <w:iCs/>
        </w:rPr>
        <w:t>G. max</w:t>
      </w:r>
      <w:r w:rsidR="00F4560A">
        <w:t xml:space="preserve"> responses to nitrogen fertilization and inoculation </w:t>
      </w:r>
      <w:r w:rsidR="001B21C7">
        <w:t>independent of phylogeny or genetic diversity, future work should consider conducting similar experiments using a suite of legum</w:t>
      </w:r>
      <w:r w:rsidR="000F1E36">
        <w:t>inous species</w:t>
      </w:r>
      <w:r w:rsidR="001B21C7">
        <w:t xml:space="preserve">, as well as a suite of different </w:t>
      </w:r>
      <w:r w:rsidR="001B21C7">
        <w:rPr>
          <w:i/>
          <w:iCs/>
        </w:rPr>
        <w:t>Rhizobium</w:t>
      </w:r>
      <w:r w:rsidR="001B21C7">
        <w:t xml:space="preserve"> </w:t>
      </w:r>
      <w:r w:rsidR="00B55208">
        <w:t xml:space="preserve">or other </w:t>
      </w:r>
      <w:r w:rsidR="00B55208">
        <w:rPr>
          <w:i/>
          <w:iCs/>
        </w:rPr>
        <w:t>Actinobacteria</w:t>
      </w:r>
      <w:r w:rsidR="00B55208">
        <w:t xml:space="preserve"> </w:t>
      </w:r>
      <w:r w:rsidR="00323EFB">
        <w:t>mixtures</w:t>
      </w:r>
      <w:r w:rsidR="001B21C7">
        <w:t xml:space="preserve">. Doing so would better allow us to generalize patterns observed here, and better replicate soil microbial communities observed in nature. </w:t>
      </w:r>
    </w:p>
    <w:p w14:paraId="735E4205" w14:textId="671BF499" w:rsidR="00E33726" w:rsidRDefault="00E33726" w:rsidP="008B6B1D">
      <w:pPr>
        <w:spacing w:line="480" w:lineRule="auto"/>
        <w:rPr>
          <w:i/>
          <w:iCs/>
        </w:rPr>
      </w:pPr>
    </w:p>
    <w:p w14:paraId="368377DC" w14:textId="7E90BA3E" w:rsidR="00E33726" w:rsidRDefault="00E33726" w:rsidP="008B6B1D">
      <w:pPr>
        <w:spacing w:line="480" w:lineRule="auto"/>
        <w:rPr>
          <w:i/>
          <w:iCs/>
        </w:rPr>
      </w:pPr>
      <w:r>
        <w:rPr>
          <w:i/>
          <w:iCs/>
        </w:rPr>
        <w:t>Conclusions</w:t>
      </w:r>
    </w:p>
    <w:p w14:paraId="36658C05" w14:textId="16A8802E" w:rsidR="00F4560A" w:rsidRDefault="00AC72FF" w:rsidP="008B6B1D">
      <w:pPr>
        <w:spacing w:line="480" w:lineRule="auto"/>
      </w:pPr>
      <w:r w:rsidRPr="00C604EE">
        <w:lastRenderedPageBreak/>
        <w:t>Here, we used a single pair symbiosis to quantify the impact of symbiotic nitrogen fixation on the structural carbon costs to acquire nitrogen under varying soil nitrogen. We find that symbiotic nitrogen fixing bacteria reduce the structural carbon costs to acquire nitrogen when soil nitrogen availability is low, but have no impact when soil nitrogen availability is high. The differences were entirely due to changes in plant nitrogen uptake rather than belowground structural carbon investments. These results indicate that symbiotic nitrogen fixation may provide a competitive advantage to plants growing in nitrogen-poor soils</w:t>
      </w:r>
      <w:r w:rsidR="00EA7EF8" w:rsidRPr="00C604EE">
        <w:t>. The findings can be used to help improve simulations of carbon-nitrogen economics in terrestrial biosphere models.</w:t>
      </w:r>
    </w:p>
    <w:p w14:paraId="7934AA15" w14:textId="77777777" w:rsidR="00F4560A" w:rsidRDefault="00F4560A" w:rsidP="008B6B1D">
      <w:pPr>
        <w:spacing w:line="480" w:lineRule="auto"/>
      </w:pPr>
    </w:p>
    <w:p w14:paraId="73395A6C" w14:textId="2CE57134" w:rsidR="001B21C7" w:rsidRDefault="001B21C7" w:rsidP="008B6B1D">
      <w:pPr>
        <w:spacing w:line="480" w:lineRule="auto"/>
      </w:pPr>
      <w:r>
        <w:rPr>
          <w:b/>
          <w:bCs/>
        </w:rPr>
        <w:t>Acknowledgements</w:t>
      </w:r>
    </w:p>
    <w:p w14:paraId="287FB464" w14:textId="00961264" w:rsidR="004A35A3" w:rsidRDefault="004A35A3" w:rsidP="008B6B1D">
      <w:pPr>
        <w:spacing w:line="480" w:lineRule="auto"/>
      </w:pPr>
      <w:r>
        <w:t xml:space="preserve">We would like to thank </w:t>
      </w:r>
      <w:r w:rsidR="00B55208">
        <w:t xml:space="preserve">Dr. </w:t>
      </w:r>
      <w:r>
        <w:t xml:space="preserve">Jeffrey </w:t>
      </w:r>
      <w:proofErr w:type="spellStart"/>
      <w:r>
        <w:t>Chieppa</w:t>
      </w:r>
      <w:proofErr w:type="spellEnd"/>
      <w:r w:rsidR="00323EFB">
        <w:t>,</w:t>
      </w:r>
      <w:r>
        <w:t xml:space="preserve"> </w:t>
      </w:r>
      <w:proofErr w:type="spellStart"/>
      <w:r>
        <w:t>Ezinwanne</w:t>
      </w:r>
      <w:proofErr w:type="spellEnd"/>
      <w:r>
        <w:t xml:space="preserve"> </w:t>
      </w:r>
      <w:proofErr w:type="spellStart"/>
      <w:r>
        <w:t>Ezekannagha</w:t>
      </w:r>
      <w:proofErr w:type="spellEnd"/>
      <w:r w:rsidR="00323EFB">
        <w:t>, Gwendolyn Wagner, and Garrison Garza</w:t>
      </w:r>
      <w:r>
        <w:t xml:space="preserve"> for their </w:t>
      </w:r>
      <w:r w:rsidR="00451CDF">
        <w:t xml:space="preserve">assistance with the </w:t>
      </w:r>
      <w:r>
        <w:t>experiment harvest. We would also like to thank</w:t>
      </w:r>
      <w:r w:rsidR="000424C7">
        <w:t xml:space="preserve"> members of the </w:t>
      </w:r>
      <w:proofErr w:type="spellStart"/>
      <w:r w:rsidR="000424C7">
        <w:t>Schwilk</w:t>
      </w:r>
      <w:proofErr w:type="spellEnd"/>
      <w:r w:rsidR="000424C7">
        <w:t xml:space="preserve"> and van </w:t>
      </w:r>
      <w:proofErr w:type="spellStart"/>
      <w:r w:rsidR="000424C7">
        <w:t>Gestel</w:t>
      </w:r>
      <w:proofErr w:type="spellEnd"/>
      <w:r w:rsidR="000424C7">
        <w:t xml:space="preserve"> lab for analysis feedback</w:t>
      </w:r>
      <w:r>
        <w:t>. NGS acknowledges funding support from the NSF (</w:t>
      </w:r>
      <w:r w:rsidRPr="00F33193">
        <w:t>DEB-2045968</w:t>
      </w:r>
      <w:r>
        <w:t>)</w:t>
      </w:r>
      <w:r w:rsidR="00585D18">
        <w:t xml:space="preserve"> </w:t>
      </w:r>
      <w:r>
        <w:t>and Texas Tech University.</w:t>
      </w:r>
      <w:r w:rsidR="00E56477">
        <w:t xml:space="preserve"> This research is a contribution </w:t>
      </w:r>
      <w:r w:rsidR="00585D18">
        <w:t xml:space="preserve">to the LEMONTREE (Land Ecosystem Models based On New Theory, </w:t>
      </w:r>
      <w:proofErr w:type="spellStart"/>
      <w:r w:rsidR="00585D18">
        <w:t>obseRvations</w:t>
      </w:r>
      <w:proofErr w:type="spellEnd"/>
      <w:r w:rsidR="00585D18">
        <w:t xml:space="preserve"> and </w:t>
      </w:r>
      <w:proofErr w:type="spellStart"/>
      <w:r w:rsidR="00585D18">
        <w:t>ExperimEnts</w:t>
      </w:r>
      <w:proofErr w:type="spellEnd"/>
      <w:r w:rsidR="00585D18">
        <w:t xml:space="preserve">) project, funded through the generosity of Eric and Wendy Schmidt by recommendation of the Schmidt Futures </w:t>
      </w:r>
      <w:proofErr w:type="spellStart"/>
      <w:r w:rsidR="00585D18">
        <w:t>programme</w:t>
      </w:r>
      <w:proofErr w:type="spellEnd"/>
      <w:r w:rsidR="00585D18">
        <w:t>.</w:t>
      </w:r>
    </w:p>
    <w:p w14:paraId="0ED32DAC" w14:textId="77777777" w:rsidR="004A35A3" w:rsidRDefault="004A35A3" w:rsidP="008B6B1D">
      <w:pPr>
        <w:spacing w:line="480" w:lineRule="auto"/>
      </w:pPr>
    </w:p>
    <w:p w14:paraId="2498C7DF" w14:textId="35A7DBEC" w:rsidR="00774D67" w:rsidRDefault="00774D67" w:rsidP="008B6B1D">
      <w:pPr>
        <w:spacing w:line="480" w:lineRule="auto"/>
        <w:rPr>
          <w:b/>
          <w:bCs/>
        </w:rPr>
      </w:pPr>
      <w:r>
        <w:rPr>
          <w:b/>
          <w:bCs/>
        </w:rPr>
        <w:t>Author contributions</w:t>
      </w:r>
    </w:p>
    <w:p w14:paraId="03ACC920" w14:textId="0AC5E2F7" w:rsidR="00774D67" w:rsidRPr="00774D67" w:rsidRDefault="00303F2D" w:rsidP="008B6B1D">
      <w:pPr>
        <w:spacing w:line="480" w:lineRule="auto"/>
      </w:pPr>
      <w:r>
        <w:t>EAP conducted data analysis, wrote the first draft of the manuscript</w:t>
      </w:r>
      <w:r w:rsidR="00585D18">
        <w:t xml:space="preserve"> with NGS</w:t>
      </w:r>
      <w:r>
        <w:t>, and</w:t>
      </w:r>
      <w:r w:rsidR="00BB1D36">
        <w:t xml:space="preserve"> made revisions based on collaborator and reviewer feedback</w:t>
      </w:r>
      <w:r w:rsidR="00585D18">
        <w:t xml:space="preserve"> with NGS</w:t>
      </w:r>
      <w:r w:rsidR="00BB1D36">
        <w:t>.</w:t>
      </w:r>
      <w:r>
        <w:t xml:space="preserve"> </w:t>
      </w:r>
      <w:r w:rsidR="00BE2568">
        <w:t>JT designed</w:t>
      </w:r>
      <w:r w:rsidR="000424C7">
        <w:t xml:space="preserve"> the experiment</w:t>
      </w:r>
      <w:r w:rsidR="00F008CB">
        <w:t xml:space="preserve"> with NGS and EAP</w:t>
      </w:r>
      <w:r w:rsidR="000424C7">
        <w:t>,</w:t>
      </w:r>
      <w:r w:rsidR="00BE2568">
        <w:t xml:space="preserve"> carried out the experiment, </w:t>
      </w:r>
      <w:r w:rsidR="00BB1D36">
        <w:t xml:space="preserve">and contributed to manuscript revisions. HG assisted with post-experiment harvest </w:t>
      </w:r>
      <w:r w:rsidR="000424C7">
        <w:t>and</w:t>
      </w:r>
      <w:r w:rsidR="00BB1D36">
        <w:t xml:space="preserve"> contributed to manuscript revisions. NGS oversaw </w:t>
      </w:r>
      <w:r w:rsidR="00BB1D36">
        <w:lastRenderedPageBreak/>
        <w:t>experiment progress, assisted with the post-experiment harvest, and contributed to manuscript revisions.</w:t>
      </w:r>
    </w:p>
    <w:p w14:paraId="7644E0A0" w14:textId="77777777" w:rsidR="00774D67" w:rsidRPr="00774D67" w:rsidRDefault="00774D67" w:rsidP="008B6B1D">
      <w:pPr>
        <w:spacing w:line="480" w:lineRule="auto"/>
      </w:pPr>
    </w:p>
    <w:p w14:paraId="4E523BAD" w14:textId="77777777" w:rsidR="00774D67" w:rsidRDefault="00774D67" w:rsidP="008B6B1D">
      <w:pPr>
        <w:spacing w:line="480" w:lineRule="auto"/>
      </w:pPr>
      <w:r>
        <w:rPr>
          <w:b/>
          <w:bCs/>
        </w:rPr>
        <w:t>Data Availability Statement</w:t>
      </w:r>
    </w:p>
    <w:p w14:paraId="6CB735A2" w14:textId="18ADE776" w:rsidR="00774D67" w:rsidRPr="00774D67" w:rsidRDefault="00774D67" w:rsidP="008B6B1D">
      <w:pPr>
        <w:spacing w:line="480" w:lineRule="auto"/>
      </w:pPr>
      <w:r>
        <w:t>All statistical analyses and plots were created in R version 4.</w:t>
      </w:r>
      <w:r w:rsidR="00BB1D36">
        <w:t>2</w:t>
      </w:r>
      <w:r>
        <w:t>.</w:t>
      </w:r>
      <w:r w:rsidR="00BB1D36">
        <w:t>0</w:t>
      </w:r>
      <w:r>
        <w:t xml:space="preserve">. All R code and data for this manuscript are available in a GitHub repository at </w:t>
      </w:r>
      <w:commentRangeStart w:id="8"/>
      <w:r>
        <w:t xml:space="preserve">&lt;insert URL here&gt; (&lt;insert DOI from </w:t>
      </w:r>
      <w:proofErr w:type="spellStart"/>
      <w:r>
        <w:t>Zenodo</w:t>
      </w:r>
      <w:proofErr w:type="spellEnd"/>
      <w:r>
        <w:t xml:space="preserve"> here&gt;)</w:t>
      </w:r>
      <w:commentRangeEnd w:id="8"/>
      <w:r w:rsidR="00585D18">
        <w:rPr>
          <w:rStyle w:val="CommentReference"/>
          <w:rFonts w:eastAsia="Times New Roman" w:cs="Times New Roman"/>
        </w:rPr>
        <w:commentReference w:id="8"/>
      </w:r>
      <w:r>
        <w:t>.</w:t>
      </w:r>
    </w:p>
    <w:p w14:paraId="70D78CE6" w14:textId="6D045050" w:rsidR="00772287" w:rsidRDefault="00772287" w:rsidP="00A754EC">
      <w:pPr>
        <w:spacing w:line="360" w:lineRule="auto"/>
        <w:rPr>
          <w:b/>
          <w:bCs/>
        </w:rPr>
      </w:pPr>
      <w:r>
        <w:rPr>
          <w:b/>
          <w:bCs/>
        </w:rPr>
        <w:br w:type="page"/>
      </w:r>
    </w:p>
    <w:p w14:paraId="4E44C6AA" w14:textId="705CFE53" w:rsidR="003C2C84" w:rsidRPr="00754725" w:rsidRDefault="00772287" w:rsidP="003C2C84">
      <w:pPr>
        <w:spacing w:line="480" w:lineRule="auto"/>
        <w:rPr>
          <w:b/>
          <w:bCs/>
        </w:rPr>
      </w:pPr>
      <w:r>
        <w:rPr>
          <w:b/>
          <w:bCs/>
        </w:rPr>
        <w:lastRenderedPageBreak/>
        <w:t>References</w:t>
      </w:r>
    </w:p>
    <w:sectPr w:rsidR="003C2C84"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3-11-27T14:01:00Z" w:initials="NGS">
    <w:p w14:paraId="12051A4C" w14:textId="77777777" w:rsidR="00E56477" w:rsidRDefault="00E56477">
      <w:pPr>
        <w:pStyle w:val="CommentText"/>
        <w:rPr>
          <w:sz w:val="24"/>
          <w:szCs w:val="24"/>
        </w:rPr>
      </w:pPr>
      <w:r>
        <w:rPr>
          <w:rStyle w:val="CommentReference"/>
        </w:rPr>
        <w:annotationRef/>
      </w:r>
      <w:r w:rsidRPr="2D054113">
        <w:rPr>
          <w:sz w:val="24"/>
          <w:szCs w:val="24"/>
        </w:rPr>
        <w:t xml:space="preserve">Montville, R., &amp; Schaffner, D. W. (2004). Analysis of Published Sprout Seed Sanitization Studies Shows Treatments Are Highly Variable. </w:t>
      </w:r>
      <w:r w:rsidRPr="2D054113">
        <w:rPr>
          <w:i/>
          <w:iCs/>
          <w:sz w:val="24"/>
          <w:szCs w:val="24"/>
        </w:rPr>
        <w:t>Journal of Food Protection</w:t>
      </w:r>
      <w:r w:rsidRPr="2D054113">
        <w:rPr>
          <w:sz w:val="24"/>
          <w:szCs w:val="24"/>
        </w:rPr>
        <w:t xml:space="preserve">, </w:t>
      </w:r>
      <w:r w:rsidRPr="2D054113">
        <w:rPr>
          <w:i/>
          <w:iCs/>
          <w:sz w:val="24"/>
          <w:szCs w:val="24"/>
        </w:rPr>
        <w:t>67</w:t>
      </w:r>
      <w:r w:rsidRPr="2D054113">
        <w:rPr>
          <w:sz w:val="24"/>
          <w:szCs w:val="24"/>
        </w:rPr>
        <w:t>(4), 758–765.</w:t>
      </w:r>
    </w:p>
    <w:p w14:paraId="4FD698A7" w14:textId="72BBB7AF" w:rsidR="00E56477" w:rsidRDefault="00E56477">
      <w:pPr>
        <w:pStyle w:val="CommentText"/>
      </w:pPr>
      <w:r w:rsidRPr="0847F491">
        <w:rPr>
          <w:sz w:val="24"/>
          <w:szCs w:val="24"/>
        </w:rPr>
        <w:t xml:space="preserve">Scouten, A. J., &amp; Beuchat, L. R. (2002). Combined effects of chemical, heat and ultrasound treatments to kill Salmonella and Escherichia coli O157:H7 on alfalfa seeds. </w:t>
      </w:r>
      <w:r w:rsidRPr="0847F491">
        <w:rPr>
          <w:i/>
          <w:iCs/>
          <w:sz w:val="24"/>
          <w:szCs w:val="24"/>
        </w:rPr>
        <w:t>Journal of Applied Microbiology</w:t>
      </w:r>
      <w:r w:rsidRPr="0847F491">
        <w:rPr>
          <w:sz w:val="24"/>
          <w:szCs w:val="24"/>
        </w:rPr>
        <w:t xml:space="preserve">, </w:t>
      </w:r>
      <w:r w:rsidRPr="0847F491">
        <w:rPr>
          <w:i/>
          <w:iCs/>
          <w:sz w:val="24"/>
          <w:szCs w:val="24"/>
        </w:rPr>
        <w:t>92</w:t>
      </w:r>
      <w:r w:rsidRPr="0847F491">
        <w:rPr>
          <w:sz w:val="24"/>
          <w:szCs w:val="24"/>
        </w:rPr>
        <w:t>(4), 668–674.</w:t>
      </w:r>
    </w:p>
  </w:comment>
  <w:comment w:id="1" w:author="Nick Smith" w:date="2023-11-17T13:10:00Z" w:initials="NGS">
    <w:p w14:paraId="1FA65872" w14:textId="70A4DC02" w:rsidR="00E56477" w:rsidRDefault="00E56477">
      <w:pPr>
        <w:pStyle w:val="CommentText"/>
      </w:pPr>
      <w:r>
        <w:rPr>
          <w:rStyle w:val="CommentReference"/>
        </w:rPr>
        <w:annotationRef/>
      </w:r>
      <w:r>
        <w:t>Can x-axis ticks be modified such that there is only one tick per soil N treatment?</w:t>
      </w:r>
    </w:p>
  </w:comment>
  <w:comment w:id="2" w:author="Nick Smith" w:date="2023-11-27T14:02:00Z" w:initials="NGS">
    <w:p w14:paraId="7CD0B289" w14:textId="4716C469" w:rsidR="00E56477" w:rsidRDefault="00E56477">
      <w:pPr>
        <w:pStyle w:val="CommentText"/>
      </w:pPr>
      <w:r>
        <w:rPr>
          <w:rStyle w:val="CommentReference"/>
        </w:rPr>
        <w:annotationRef/>
      </w:r>
      <w:r>
        <w:t>Place boxes for each fertilizer treatment next to each other as well</w:t>
      </w:r>
    </w:p>
  </w:comment>
  <w:comment w:id="3" w:author="Nick Smith" w:date="2023-11-17T13:12:00Z" w:initials="NGS">
    <w:p w14:paraId="126E2C9A" w14:textId="5B7C3A93" w:rsidR="00E56477" w:rsidRDefault="00E56477">
      <w:pPr>
        <w:pStyle w:val="CommentText"/>
      </w:pPr>
      <w:r>
        <w:rPr>
          <w:rStyle w:val="CommentReference"/>
        </w:rPr>
        <w:annotationRef/>
      </w:r>
      <w:r>
        <w:t>I think panel C could be a separate figure</w:t>
      </w:r>
    </w:p>
  </w:comment>
  <w:comment w:id="4" w:author="Nick Smith" w:date="2023-11-27T14:02:00Z" w:initials="NGS">
    <w:p w14:paraId="5299EEB6" w14:textId="0AA6EDFB" w:rsidR="00E56477" w:rsidRDefault="00E56477">
      <w:pPr>
        <w:pStyle w:val="CommentText"/>
      </w:pPr>
      <w:r>
        <w:rPr>
          <w:rStyle w:val="CommentReference"/>
        </w:rPr>
        <w:annotationRef/>
      </w:r>
      <w:r>
        <w:t>Also include Nodule biomass and root biomass as panels for this new figure</w:t>
      </w:r>
    </w:p>
  </w:comment>
  <w:comment w:id="5" w:author="Nick Smith" w:date="2023-11-27T14:46:00Z" w:initials="NGS">
    <w:p w14:paraId="13DA7444" w14:textId="77777777" w:rsidR="00E56477" w:rsidRPr="00E9044E" w:rsidRDefault="00E56477" w:rsidP="00E9044E">
      <w:pPr>
        <w:rPr>
          <w:rFonts w:eastAsia="Times New Roman" w:cs="Times New Roman"/>
        </w:rPr>
      </w:pPr>
      <w:r>
        <w:rPr>
          <w:rStyle w:val="CommentReference"/>
        </w:rPr>
        <w:annotationRef/>
      </w:r>
      <w:r w:rsidRPr="00E9044E">
        <w:rPr>
          <w:rFonts w:eastAsia="Times New Roman" w:cs="Times New Roman"/>
          <w:b/>
          <w:bCs/>
        </w:rPr>
        <w:t xml:space="preserve">Monks A, </w:t>
      </w:r>
      <w:r w:rsidRPr="00E9044E">
        <w:rPr>
          <w:rFonts w:eastAsia="Times New Roman" w:cs="Times New Roman"/>
          <w:b/>
          <w:bCs/>
        </w:rPr>
        <w:t>Cieraad E, Burrows L, Walker S</w:t>
      </w:r>
      <w:r w:rsidRPr="00E9044E">
        <w:rPr>
          <w:rFonts w:eastAsia="Times New Roman" w:cs="Times New Roman"/>
        </w:rPr>
        <w:t xml:space="preserve">. 2012. Higher relative performance at low soil nitrogen and moisture predicts field distribution of nitrogen-fixing plants. Plant and Soil </w:t>
      </w:r>
      <w:r w:rsidRPr="00E9044E">
        <w:rPr>
          <w:rFonts w:eastAsia="Times New Roman" w:cs="Times New Roman"/>
          <w:b/>
          <w:bCs/>
        </w:rPr>
        <w:t>359</w:t>
      </w:r>
      <w:r w:rsidRPr="00E9044E">
        <w:rPr>
          <w:rFonts w:eastAsia="Times New Roman" w:cs="Times New Roman"/>
        </w:rPr>
        <w:t>, 363–374.</w:t>
      </w:r>
    </w:p>
    <w:p w14:paraId="113136B3" w14:textId="280C2388" w:rsidR="00E56477" w:rsidRDefault="00E56477">
      <w:pPr>
        <w:pStyle w:val="CommentText"/>
      </w:pPr>
    </w:p>
  </w:comment>
  <w:comment w:id="6" w:author="Nick Smith" w:date="2023-11-27T15:03:00Z" w:initials="NGS">
    <w:p w14:paraId="24DFE28D" w14:textId="2E79F321" w:rsidR="00E56477" w:rsidRDefault="00E56477">
      <w:pPr>
        <w:pStyle w:val="CommentText"/>
      </w:pPr>
      <w:r>
        <w:rPr>
          <w:rStyle w:val="CommentReference"/>
        </w:rPr>
        <w:annotationRef/>
      </w:r>
      <w:r>
        <w:t>Better FUN paper?</w:t>
      </w:r>
    </w:p>
  </w:comment>
  <w:comment w:id="7" w:author="Nick Smith" w:date="2023-11-27T15:17:00Z" w:initials="NGS">
    <w:p w14:paraId="4ABCB1DB" w14:textId="42C2F61C" w:rsidR="00E56477" w:rsidRPr="00950B61" w:rsidRDefault="00E56477" w:rsidP="00950B61">
      <w:pPr>
        <w:rPr>
          <w:rFonts w:eastAsia="Times New Roman" w:cs="Times New Roman"/>
        </w:rPr>
      </w:pPr>
      <w:r>
        <w:rPr>
          <w:rStyle w:val="CommentReference"/>
        </w:rPr>
        <w:annotationRef/>
      </w:r>
      <w:r w:rsidRPr="00950B61">
        <w:rPr>
          <w:rFonts w:eastAsia="Times New Roman" w:cs="Times New Roman"/>
          <w:b/>
          <w:bCs/>
        </w:rPr>
        <w:t>ÅGREN GI, FRANKLIN O</w:t>
      </w:r>
      <w:r w:rsidRPr="00950B61">
        <w:rPr>
          <w:rFonts w:eastAsia="Times New Roman" w:cs="Times New Roman"/>
        </w:rPr>
        <w:t xml:space="preserve">. 2003. Root : Shoot Ratios, Optimization and Nitrogen Productivity. Annals of Botany </w:t>
      </w:r>
      <w:r w:rsidRPr="00950B61">
        <w:rPr>
          <w:rFonts w:eastAsia="Times New Roman" w:cs="Times New Roman"/>
          <w:b/>
          <w:bCs/>
        </w:rPr>
        <w:t>92</w:t>
      </w:r>
      <w:r w:rsidRPr="00950B61">
        <w:rPr>
          <w:rFonts w:eastAsia="Times New Roman" w:cs="Times New Roman"/>
        </w:rPr>
        <w:t>, 795–800.</w:t>
      </w:r>
    </w:p>
  </w:comment>
  <w:comment w:id="8" w:author="Nick Smith" w:date="2023-11-27T15:44:00Z" w:initials="NGS">
    <w:p w14:paraId="4C5E4CC1" w14:textId="47BAD058" w:rsidR="00585D18" w:rsidRDefault="00585D18">
      <w:pPr>
        <w:pStyle w:val="CommentText"/>
      </w:pPr>
      <w:r>
        <w:rPr>
          <w:rStyle w:val="CommentReference"/>
        </w:rPr>
        <w:annotationRef/>
      </w:r>
      <w:r>
        <w:t xml:space="preserve">For </w:t>
      </w:r>
      <w:r>
        <w:t>ev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D698A7" w15:done="0"/>
  <w15:commentEx w15:paraId="1FA65872" w15:done="0"/>
  <w15:commentEx w15:paraId="7CD0B289" w15:paraIdParent="1FA65872" w15:done="0"/>
  <w15:commentEx w15:paraId="126E2C9A" w15:done="0"/>
  <w15:commentEx w15:paraId="5299EEB6" w15:paraIdParent="126E2C9A" w15:done="0"/>
  <w15:commentEx w15:paraId="113136B3" w15:done="0"/>
  <w15:commentEx w15:paraId="24DFE28D" w15:done="0"/>
  <w15:commentEx w15:paraId="4ABCB1DB" w15:done="0"/>
  <w15:commentEx w15:paraId="4C5E4CC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D698A7" w16cid:durableId="290F1FB6"/>
  <w16cid:commentId w16cid:paraId="1FA65872" w16cid:durableId="2901E4CA"/>
  <w16cid:commentId w16cid:paraId="7CD0B289" w16cid:durableId="290F1FFD"/>
  <w16cid:commentId w16cid:paraId="126E2C9A" w16cid:durableId="2901E543"/>
  <w16cid:commentId w16cid:paraId="5299EEB6" w16cid:durableId="290F1FE7"/>
  <w16cid:commentId w16cid:paraId="113136B3" w16cid:durableId="290F2A4B"/>
  <w16cid:commentId w16cid:paraId="24DFE28D" w16cid:durableId="290F2E58"/>
  <w16cid:commentId w16cid:paraId="4ABCB1DB" w16cid:durableId="290F316D"/>
  <w16cid:commentId w16cid:paraId="4C5E4CC1" w16cid:durableId="290F37D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910B5"/>
    <w:multiLevelType w:val="hybridMultilevel"/>
    <w:tmpl w:val="69BEFF9C"/>
    <w:lvl w:ilvl="0" w:tplc="C554C5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E91627"/>
    <w:multiLevelType w:val="hybridMultilevel"/>
    <w:tmpl w:val="32F066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330F9"/>
    <w:multiLevelType w:val="hybridMultilevel"/>
    <w:tmpl w:val="B2EC833E"/>
    <w:lvl w:ilvl="0" w:tplc="83F0087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5A4972"/>
    <w:multiLevelType w:val="hybridMultilevel"/>
    <w:tmpl w:val="3E84DDC2"/>
    <w:lvl w:ilvl="0" w:tplc="C554C5D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8E87B4B"/>
    <w:multiLevelType w:val="hybridMultilevel"/>
    <w:tmpl w:val="5B4CD1B4"/>
    <w:lvl w:ilvl="0" w:tplc="BBE4A812">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71291750">
    <w:abstractNumId w:val="5"/>
  </w:num>
  <w:num w:numId="2" w16cid:durableId="1848590900">
    <w:abstractNumId w:val="2"/>
  </w:num>
  <w:num w:numId="3" w16cid:durableId="491676079">
    <w:abstractNumId w:val="1"/>
  </w:num>
  <w:num w:numId="4" w16cid:durableId="700983650">
    <w:abstractNumId w:val="0"/>
  </w:num>
  <w:num w:numId="5" w16cid:durableId="2085101507">
    <w:abstractNumId w:val="4"/>
  </w:num>
  <w:num w:numId="6" w16cid:durableId="181301329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103A6"/>
    <w:rsid w:val="000137B5"/>
    <w:rsid w:val="00013F5C"/>
    <w:rsid w:val="00015827"/>
    <w:rsid w:val="00020222"/>
    <w:rsid w:val="00021BEB"/>
    <w:rsid w:val="00033599"/>
    <w:rsid w:val="0004004B"/>
    <w:rsid w:val="000407A6"/>
    <w:rsid w:val="000424C7"/>
    <w:rsid w:val="000443A6"/>
    <w:rsid w:val="00045694"/>
    <w:rsid w:val="00047FF3"/>
    <w:rsid w:val="00055528"/>
    <w:rsid w:val="00061330"/>
    <w:rsid w:val="00064D06"/>
    <w:rsid w:val="00071365"/>
    <w:rsid w:val="00072D81"/>
    <w:rsid w:val="0007391F"/>
    <w:rsid w:val="0007464E"/>
    <w:rsid w:val="0007680C"/>
    <w:rsid w:val="00080882"/>
    <w:rsid w:val="000846E5"/>
    <w:rsid w:val="00086E13"/>
    <w:rsid w:val="00091EA0"/>
    <w:rsid w:val="00096CD6"/>
    <w:rsid w:val="00097A1D"/>
    <w:rsid w:val="000A15F3"/>
    <w:rsid w:val="000A24B2"/>
    <w:rsid w:val="000B0465"/>
    <w:rsid w:val="000B25C5"/>
    <w:rsid w:val="000B35AF"/>
    <w:rsid w:val="000B4FCB"/>
    <w:rsid w:val="000B69B8"/>
    <w:rsid w:val="000C5833"/>
    <w:rsid w:val="000C5C34"/>
    <w:rsid w:val="000D2FE4"/>
    <w:rsid w:val="000D5B61"/>
    <w:rsid w:val="000E1A24"/>
    <w:rsid w:val="000E40BD"/>
    <w:rsid w:val="000E5005"/>
    <w:rsid w:val="000E65D6"/>
    <w:rsid w:val="000E7D92"/>
    <w:rsid w:val="000F0314"/>
    <w:rsid w:val="000F1E36"/>
    <w:rsid w:val="00102628"/>
    <w:rsid w:val="00106FCE"/>
    <w:rsid w:val="0011017D"/>
    <w:rsid w:val="00114DDF"/>
    <w:rsid w:val="00115F98"/>
    <w:rsid w:val="00116583"/>
    <w:rsid w:val="001227FA"/>
    <w:rsid w:val="00125358"/>
    <w:rsid w:val="00126F94"/>
    <w:rsid w:val="00131777"/>
    <w:rsid w:val="00140846"/>
    <w:rsid w:val="00140BC4"/>
    <w:rsid w:val="001438DB"/>
    <w:rsid w:val="00145675"/>
    <w:rsid w:val="00146410"/>
    <w:rsid w:val="001500C2"/>
    <w:rsid w:val="00150CFB"/>
    <w:rsid w:val="00166B47"/>
    <w:rsid w:val="00167EA8"/>
    <w:rsid w:val="0017601E"/>
    <w:rsid w:val="00181F29"/>
    <w:rsid w:val="00182295"/>
    <w:rsid w:val="00192404"/>
    <w:rsid w:val="001930CD"/>
    <w:rsid w:val="001A1184"/>
    <w:rsid w:val="001A31D4"/>
    <w:rsid w:val="001A4127"/>
    <w:rsid w:val="001A5E20"/>
    <w:rsid w:val="001A5F2D"/>
    <w:rsid w:val="001A743B"/>
    <w:rsid w:val="001B143E"/>
    <w:rsid w:val="001B21C7"/>
    <w:rsid w:val="001B24E0"/>
    <w:rsid w:val="001B3B2A"/>
    <w:rsid w:val="001B6C4A"/>
    <w:rsid w:val="001B766A"/>
    <w:rsid w:val="001C1F9E"/>
    <w:rsid w:val="001C5321"/>
    <w:rsid w:val="001C6743"/>
    <w:rsid w:val="001D0903"/>
    <w:rsid w:val="001D15E4"/>
    <w:rsid w:val="001D26CA"/>
    <w:rsid w:val="001D4CE3"/>
    <w:rsid w:val="001D541B"/>
    <w:rsid w:val="001D79F3"/>
    <w:rsid w:val="001E40E6"/>
    <w:rsid w:val="001E4DC0"/>
    <w:rsid w:val="001F09BC"/>
    <w:rsid w:val="001F254A"/>
    <w:rsid w:val="001F2D5E"/>
    <w:rsid w:val="001F5FF5"/>
    <w:rsid w:val="00204F81"/>
    <w:rsid w:val="002177ED"/>
    <w:rsid w:val="00217A2E"/>
    <w:rsid w:val="00221A4C"/>
    <w:rsid w:val="0022275C"/>
    <w:rsid w:val="00224179"/>
    <w:rsid w:val="00231617"/>
    <w:rsid w:val="00235EDC"/>
    <w:rsid w:val="00237528"/>
    <w:rsid w:val="00251AEA"/>
    <w:rsid w:val="002548F5"/>
    <w:rsid w:val="0025668C"/>
    <w:rsid w:val="00262143"/>
    <w:rsid w:val="00264E17"/>
    <w:rsid w:val="00265035"/>
    <w:rsid w:val="002665D6"/>
    <w:rsid w:val="00266AD9"/>
    <w:rsid w:val="00266FA1"/>
    <w:rsid w:val="00267C61"/>
    <w:rsid w:val="00270350"/>
    <w:rsid w:val="00271F6C"/>
    <w:rsid w:val="00272DB1"/>
    <w:rsid w:val="00272E59"/>
    <w:rsid w:val="00283E1D"/>
    <w:rsid w:val="00283F06"/>
    <w:rsid w:val="00287D42"/>
    <w:rsid w:val="0029276A"/>
    <w:rsid w:val="00293580"/>
    <w:rsid w:val="002948B1"/>
    <w:rsid w:val="002948E0"/>
    <w:rsid w:val="00295B37"/>
    <w:rsid w:val="002A0FC6"/>
    <w:rsid w:val="002A5009"/>
    <w:rsid w:val="002A575E"/>
    <w:rsid w:val="002A7BCE"/>
    <w:rsid w:val="002B4EF9"/>
    <w:rsid w:val="002C2298"/>
    <w:rsid w:val="002C2B2A"/>
    <w:rsid w:val="002C2D4C"/>
    <w:rsid w:val="002C360E"/>
    <w:rsid w:val="002C4FBE"/>
    <w:rsid w:val="002C5045"/>
    <w:rsid w:val="002D044D"/>
    <w:rsid w:val="002D150D"/>
    <w:rsid w:val="002D49E3"/>
    <w:rsid w:val="002D7F0E"/>
    <w:rsid w:val="002E7D85"/>
    <w:rsid w:val="002F0BBB"/>
    <w:rsid w:val="002F24D6"/>
    <w:rsid w:val="002F3BA4"/>
    <w:rsid w:val="002F57B0"/>
    <w:rsid w:val="003003F0"/>
    <w:rsid w:val="003032DB"/>
    <w:rsid w:val="00303814"/>
    <w:rsid w:val="00303F2D"/>
    <w:rsid w:val="0030516D"/>
    <w:rsid w:val="0030650A"/>
    <w:rsid w:val="00310558"/>
    <w:rsid w:val="00315200"/>
    <w:rsid w:val="00322974"/>
    <w:rsid w:val="00323EFB"/>
    <w:rsid w:val="0033651D"/>
    <w:rsid w:val="00340D31"/>
    <w:rsid w:val="00345929"/>
    <w:rsid w:val="00350162"/>
    <w:rsid w:val="00351491"/>
    <w:rsid w:val="00351A75"/>
    <w:rsid w:val="00353731"/>
    <w:rsid w:val="00360D30"/>
    <w:rsid w:val="00362FE3"/>
    <w:rsid w:val="00370AD1"/>
    <w:rsid w:val="00371C20"/>
    <w:rsid w:val="00376DE0"/>
    <w:rsid w:val="0038171F"/>
    <w:rsid w:val="0038539A"/>
    <w:rsid w:val="003873F0"/>
    <w:rsid w:val="003918A1"/>
    <w:rsid w:val="00391A1D"/>
    <w:rsid w:val="003A411D"/>
    <w:rsid w:val="003A4D07"/>
    <w:rsid w:val="003A5F9A"/>
    <w:rsid w:val="003A7574"/>
    <w:rsid w:val="003B2924"/>
    <w:rsid w:val="003B410D"/>
    <w:rsid w:val="003B4F23"/>
    <w:rsid w:val="003B6FAA"/>
    <w:rsid w:val="003B782E"/>
    <w:rsid w:val="003C2C84"/>
    <w:rsid w:val="003C51C9"/>
    <w:rsid w:val="003C553A"/>
    <w:rsid w:val="003C6063"/>
    <w:rsid w:val="003D1643"/>
    <w:rsid w:val="003D3439"/>
    <w:rsid w:val="003D74E1"/>
    <w:rsid w:val="003E1FC7"/>
    <w:rsid w:val="003E355C"/>
    <w:rsid w:val="003F2A85"/>
    <w:rsid w:val="00400618"/>
    <w:rsid w:val="004035F7"/>
    <w:rsid w:val="004039EE"/>
    <w:rsid w:val="00403BBD"/>
    <w:rsid w:val="004111A1"/>
    <w:rsid w:val="00412BAB"/>
    <w:rsid w:val="00417A8F"/>
    <w:rsid w:val="00417C57"/>
    <w:rsid w:val="00421AE0"/>
    <w:rsid w:val="00421BAA"/>
    <w:rsid w:val="00430044"/>
    <w:rsid w:val="004301BB"/>
    <w:rsid w:val="00431B7D"/>
    <w:rsid w:val="00433868"/>
    <w:rsid w:val="00437175"/>
    <w:rsid w:val="00440CFF"/>
    <w:rsid w:val="00443328"/>
    <w:rsid w:val="00447752"/>
    <w:rsid w:val="0045096E"/>
    <w:rsid w:val="00451CDF"/>
    <w:rsid w:val="00451ED1"/>
    <w:rsid w:val="00457CFE"/>
    <w:rsid w:val="00460656"/>
    <w:rsid w:val="00460EB9"/>
    <w:rsid w:val="00462729"/>
    <w:rsid w:val="0046396A"/>
    <w:rsid w:val="00464BF7"/>
    <w:rsid w:val="0046524E"/>
    <w:rsid w:val="004654D8"/>
    <w:rsid w:val="004667E6"/>
    <w:rsid w:val="00467321"/>
    <w:rsid w:val="004764EB"/>
    <w:rsid w:val="00477955"/>
    <w:rsid w:val="00477EE4"/>
    <w:rsid w:val="0048004A"/>
    <w:rsid w:val="00480FFF"/>
    <w:rsid w:val="00482C17"/>
    <w:rsid w:val="0048753D"/>
    <w:rsid w:val="00490BC5"/>
    <w:rsid w:val="0049190E"/>
    <w:rsid w:val="00492888"/>
    <w:rsid w:val="004940A0"/>
    <w:rsid w:val="00494E8C"/>
    <w:rsid w:val="00497794"/>
    <w:rsid w:val="004A2495"/>
    <w:rsid w:val="004A35A3"/>
    <w:rsid w:val="004A3DE5"/>
    <w:rsid w:val="004A6C35"/>
    <w:rsid w:val="004A6E69"/>
    <w:rsid w:val="004B1EA4"/>
    <w:rsid w:val="004B5E0F"/>
    <w:rsid w:val="004B7F18"/>
    <w:rsid w:val="004C0BD2"/>
    <w:rsid w:val="004C3C71"/>
    <w:rsid w:val="004C7C0C"/>
    <w:rsid w:val="004C7C69"/>
    <w:rsid w:val="004F4C11"/>
    <w:rsid w:val="004F515A"/>
    <w:rsid w:val="00502BC6"/>
    <w:rsid w:val="005042AD"/>
    <w:rsid w:val="005052B7"/>
    <w:rsid w:val="0051142F"/>
    <w:rsid w:val="00515D2D"/>
    <w:rsid w:val="005174E3"/>
    <w:rsid w:val="005214CF"/>
    <w:rsid w:val="00521B92"/>
    <w:rsid w:val="00524F9C"/>
    <w:rsid w:val="00525D8E"/>
    <w:rsid w:val="00526968"/>
    <w:rsid w:val="00532E28"/>
    <w:rsid w:val="00534BFA"/>
    <w:rsid w:val="0053745F"/>
    <w:rsid w:val="005379AB"/>
    <w:rsid w:val="00541380"/>
    <w:rsid w:val="00547EA6"/>
    <w:rsid w:val="00550616"/>
    <w:rsid w:val="00562561"/>
    <w:rsid w:val="00562F5D"/>
    <w:rsid w:val="00565C0A"/>
    <w:rsid w:val="00566FD1"/>
    <w:rsid w:val="00571371"/>
    <w:rsid w:val="00571A5C"/>
    <w:rsid w:val="00573C0E"/>
    <w:rsid w:val="00585D18"/>
    <w:rsid w:val="005879F3"/>
    <w:rsid w:val="005921A6"/>
    <w:rsid w:val="005942F6"/>
    <w:rsid w:val="00594F9B"/>
    <w:rsid w:val="005968A5"/>
    <w:rsid w:val="005A3AD9"/>
    <w:rsid w:val="005A73E0"/>
    <w:rsid w:val="005A7A45"/>
    <w:rsid w:val="005B21F4"/>
    <w:rsid w:val="005B6DED"/>
    <w:rsid w:val="005C40DF"/>
    <w:rsid w:val="005D006F"/>
    <w:rsid w:val="005D3C45"/>
    <w:rsid w:val="005E3C64"/>
    <w:rsid w:val="005E6154"/>
    <w:rsid w:val="005E752C"/>
    <w:rsid w:val="005F0602"/>
    <w:rsid w:val="005F1477"/>
    <w:rsid w:val="005F5455"/>
    <w:rsid w:val="00601827"/>
    <w:rsid w:val="00602B12"/>
    <w:rsid w:val="00607987"/>
    <w:rsid w:val="0061158F"/>
    <w:rsid w:val="00611A5F"/>
    <w:rsid w:val="00613A93"/>
    <w:rsid w:val="006157EC"/>
    <w:rsid w:val="006160E5"/>
    <w:rsid w:val="006209EB"/>
    <w:rsid w:val="00621781"/>
    <w:rsid w:val="00621CDE"/>
    <w:rsid w:val="00642465"/>
    <w:rsid w:val="0065127B"/>
    <w:rsid w:val="00651708"/>
    <w:rsid w:val="00654A55"/>
    <w:rsid w:val="006569E0"/>
    <w:rsid w:val="0066049F"/>
    <w:rsid w:val="00674BF3"/>
    <w:rsid w:val="00675662"/>
    <w:rsid w:val="00684F12"/>
    <w:rsid w:val="00690EDA"/>
    <w:rsid w:val="00696F09"/>
    <w:rsid w:val="006A0837"/>
    <w:rsid w:val="006A394B"/>
    <w:rsid w:val="006A5366"/>
    <w:rsid w:val="006B734B"/>
    <w:rsid w:val="006C0352"/>
    <w:rsid w:val="006C060E"/>
    <w:rsid w:val="006C0BAD"/>
    <w:rsid w:val="006C50B8"/>
    <w:rsid w:val="006C759F"/>
    <w:rsid w:val="006C7EA6"/>
    <w:rsid w:val="006D1951"/>
    <w:rsid w:val="006D3E93"/>
    <w:rsid w:val="006D7E2D"/>
    <w:rsid w:val="006E0881"/>
    <w:rsid w:val="006E3A3D"/>
    <w:rsid w:val="006E7608"/>
    <w:rsid w:val="006F4B04"/>
    <w:rsid w:val="007022D1"/>
    <w:rsid w:val="007065A3"/>
    <w:rsid w:val="0070788B"/>
    <w:rsid w:val="0072033E"/>
    <w:rsid w:val="00720972"/>
    <w:rsid w:val="00723F29"/>
    <w:rsid w:val="00727F3E"/>
    <w:rsid w:val="0073086F"/>
    <w:rsid w:val="007320E5"/>
    <w:rsid w:val="00736296"/>
    <w:rsid w:val="00737E3B"/>
    <w:rsid w:val="00743947"/>
    <w:rsid w:val="00746208"/>
    <w:rsid w:val="00746CCB"/>
    <w:rsid w:val="00751149"/>
    <w:rsid w:val="00754725"/>
    <w:rsid w:val="00756429"/>
    <w:rsid w:val="00763DFE"/>
    <w:rsid w:val="00766809"/>
    <w:rsid w:val="00771021"/>
    <w:rsid w:val="00772287"/>
    <w:rsid w:val="00772D20"/>
    <w:rsid w:val="00772F74"/>
    <w:rsid w:val="00774D67"/>
    <w:rsid w:val="007755C4"/>
    <w:rsid w:val="00777671"/>
    <w:rsid w:val="0078657E"/>
    <w:rsid w:val="00786D44"/>
    <w:rsid w:val="00790B8B"/>
    <w:rsid w:val="0079226D"/>
    <w:rsid w:val="00792D5B"/>
    <w:rsid w:val="007935E9"/>
    <w:rsid w:val="007A082A"/>
    <w:rsid w:val="007A08C0"/>
    <w:rsid w:val="007A2F1C"/>
    <w:rsid w:val="007A66FD"/>
    <w:rsid w:val="007A7928"/>
    <w:rsid w:val="007B12CC"/>
    <w:rsid w:val="007B13FC"/>
    <w:rsid w:val="007B192C"/>
    <w:rsid w:val="007B1AFE"/>
    <w:rsid w:val="007B3063"/>
    <w:rsid w:val="007B6971"/>
    <w:rsid w:val="007B6BD6"/>
    <w:rsid w:val="007B7C4F"/>
    <w:rsid w:val="007C1C57"/>
    <w:rsid w:val="007C2F39"/>
    <w:rsid w:val="007C5DE3"/>
    <w:rsid w:val="007C6B38"/>
    <w:rsid w:val="007D0701"/>
    <w:rsid w:val="007D2877"/>
    <w:rsid w:val="007E4069"/>
    <w:rsid w:val="007E5400"/>
    <w:rsid w:val="007E56DC"/>
    <w:rsid w:val="007E6FDF"/>
    <w:rsid w:val="007E743D"/>
    <w:rsid w:val="007F426D"/>
    <w:rsid w:val="007F4329"/>
    <w:rsid w:val="0080636D"/>
    <w:rsid w:val="00806371"/>
    <w:rsid w:val="0081139F"/>
    <w:rsid w:val="00813CB8"/>
    <w:rsid w:val="0081750C"/>
    <w:rsid w:val="00817E03"/>
    <w:rsid w:val="00830C83"/>
    <w:rsid w:val="00831D90"/>
    <w:rsid w:val="00847557"/>
    <w:rsid w:val="0084793A"/>
    <w:rsid w:val="00850627"/>
    <w:rsid w:val="00850723"/>
    <w:rsid w:val="00852AF7"/>
    <w:rsid w:val="0085460C"/>
    <w:rsid w:val="00867812"/>
    <w:rsid w:val="00871D5C"/>
    <w:rsid w:val="0087300A"/>
    <w:rsid w:val="00876B7A"/>
    <w:rsid w:val="00884550"/>
    <w:rsid w:val="00885391"/>
    <w:rsid w:val="008854FF"/>
    <w:rsid w:val="008873DD"/>
    <w:rsid w:val="00887478"/>
    <w:rsid w:val="00895284"/>
    <w:rsid w:val="0089764A"/>
    <w:rsid w:val="008A60A5"/>
    <w:rsid w:val="008B104C"/>
    <w:rsid w:val="008B6B1D"/>
    <w:rsid w:val="008C398A"/>
    <w:rsid w:val="008C3EB8"/>
    <w:rsid w:val="008C4F5B"/>
    <w:rsid w:val="008C56B6"/>
    <w:rsid w:val="008D34FA"/>
    <w:rsid w:val="008D46B4"/>
    <w:rsid w:val="008D6E2F"/>
    <w:rsid w:val="008E2BDE"/>
    <w:rsid w:val="008E75B9"/>
    <w:rsid w:val="008E7FEB"/>
    <w:rsid w:val="008F26FA"/>
    <w:rsid w:val="008F457A"/>
    <w:rsid w:val="008F6058"/>
    <w:rsid w:val="009018A1"/>
    <w:rsid w:val="009022E6"/>
    <w:rsid w:val="00902FD9"/>
    <w:rsid w:val="00912680"/>
    <w:rsid w:val="0091473E"/>
    <w:rsid w:val="00915C7F"/>
    <w:rsid w:val="009162CB"/>
    <w:rsid w:val="00916FB5"/>
    <w:rsid w:val="009214F3"/>
    <w:rsid w:val="00926F7B"/>
    <w:rsid w:val="009273E2"/>
    <w:rsid w:val="0093380B"/>
    <w:rsid w:val="00936914"/>
    <w:rsid w:val="00942187"/>
    <w:rsid w:val="00947B9C"/>
    <w:rsid w:val="00947C65"/>
    <w:rsid w:val="00950B61"/>
    <w:rsid w:val="00950DDC"/>
    <w:rsid w:val="00950F50"/>
    <w:rsid w:val="009515D2"/>
    <w:rsid w:val="00956882"/>
    <w:rsid w:val="00957D32"/>
    <w:rsid w:val="00973FA7"/>
    <w:rsid w:val="00984383"/>
    <w:rsid w:val="00984B84"/>
    <w:rsid w:val="00987718"/>
    <w:rsid w:val="00987F23"/>
    <w:rsid w:val="00993546"/>
    <w:rsid w:val="00996C9F"/>
    <w:rsid w:val="00997D54"/>
    <w:rsid w:val="009A02EE"/>
    <w:rsid w:val="009A5542"/>
    <w:rsid w:val="009A60BD"/>
    <w:rsid w:val="009B1682"/>
    <w:rsid w:val="009C62F2"/>
    <w:rsid w:val="009C63FC"/>
    <w:rsid w:val="009C6E53"/>
    <w:rsid w:val="009D1104"/>
    <w:rsid w:val="009D2C98"/>
    <w:rsid w:val="009D3874"/>
    <w:rsid w:val="009D3FF6"/>
    <w:rsid w:val="009D6499"/>
    <w:rsid w:val="009D6E5B"/>
    <w:rsid w:val="009D7ED8"/>
    <w:rsid w:val="009E304C"/>
    <w:rsid w:val="009E31F0"/>
    <w:rsid w:val="009E6ED3"/>
    <w:rsid w:val="009F0F34"/>
    <w:rsid w:val="009F14D5"/>
    <w:rsid w:val="00A03A1B"/>
    <w:rsid w:val="00A07AF4"/>
    <w:rsid w:val="00A10AB7"/>
    <w:rsid w:val="00A138D0"/>
    <w:rsid w:val="00A13B09"/>
    <w:rsid w:val="00A1612D"/>
    <w:rsid w:val="00A163C6"/>
    <w:rsid w:val="00A20518"/>
    <w:rsid w:val="00A25EB2"/>
    <w:rsid w:val="00A30C53"/>
    <w:rsid w:val="00A3142C"/>
    <w:rsid w:val="00A3337F"/>
    <w:rsid w:val="00A33E81"/>
    <w:rsid w:val="00A33FE7"/>
    <w:rsid w:val="00A34369"/>
    <w:rsid w:val="00A433B8"/>
    <w:rsid w:val="00A44260"/>
    <w:rsid w:val="00A4564D"/>
    <w:rsid w:val="00A461D6"/>
    <w:rsid w:val="00A46FE6"/>
    <w:rsid w:val="00A57BBF"/>
    <w:rsid w:val="00A656A3"/>
    <w:rsid w:val="00A67AC8"/>
    <w:rsid w:val="00A71069"/>
    <w:rsid w:val="00A73883"/>
    <w:rsid w:val="00A74617"/>
    <w:rsid w:val="00A747FF"/>
    <w:rsid w:val="00A754EC"/>
    <w:rsid w:val="00A85036"/>
    <w:rsid w:val="00A9041E"/>
    <w:rsid w:val="00A97B6C"/>
    <w:rsid w:val="00A97E81"/>
    <w:rsid w:val="00AA41B8"/>
    <w:rsid w:val="00AA479F"/>
    <w:rsid w:val="00AA5502"/>
    <w:rsid w:val="00AA6BAB"/>
    <w:rsid w:val="00AB17F0"/>
    <w:rsid w:val="00AB654B"/>
    <w:rsid w:val="00AC1069"/>
    <w:rsid w:val="00AC38E7"/>
    <w:rsid w:val="00AC72FF"/>
    <w:rsid w:val="00AD6759"/>
    <w:rsid w:val="00AE0EFF"/>
    <w:rsid w:val="00AF02DC"/>
    <w:rsid w:val="00AF1559"/>
    <w:rsid w:val="00AF17C1"/>
    <w:rsid w:val="00AF426E"/>
    <w:rsid w:val="00B035D5"/>
    <w:rsid w:val="00B11CB2"/>
    <w:rsid w:val="00B20D1B"/>
    <w:rsid w:val="00B26369"/>
    <w:rsid w:val="00B310D2"/>
    <w:rsid w:val="00B33741"/>
    <w:rsid w:val="00B346E3"/>
    <w:rsid w:val="00B452E0"/>
    <w:rsid w:val="00B55208"/>
    <w:rsid w:val="00B601C0"/>
    <w:rsid w:val="00B62938"/>
    <w:rsid w:val="00B64237"/>
    <w:rsid w:val="00B65114"/>
    <w:rsid w:val="00B77283"/>
    <w:rsid w:val="00B84938"/>
    <w:rsid w:val="00B86B96"/>
    <w:rsid w:val="00B877FE"/>
    <w:rsid w:val="00B92FF2"/>
    <w:rsid w:val="00BA134D"/>
    <w:rsid w:val="00BA5B53"/>
    <w:rsid w:val="00BA6F63"/>
    <w:rsid w:val="00BA75F3"/>
    <w:rsid w:val="00BB175D"/>
    <w:rsid w:val="00BB1C61"/>
    <w:rsid w:val="00BB1D36"/>
    <w:rsid w:val="00BB5F98"/>
    <w:rsid w:val="00BB6891"/>
    <w:rsid w:val="00BC0551"/>
    <w:rsid w:val="00BC7961"/>
    <w:rsid w:val="00BD310E"/>
    <w:rsid w:val="00BD4037"/>
    <w:rsid w:val="00BD669B"/>
    <w:rsid w:val="00BE2568"/>
    <w:rsid w:val="00BE2E67"/>
    <w:rsid w:val="00BE583F"/>
    <w:rsid w:val="00BF3222"/>
    <w:rsid w:val="00BF7930"/>
    <w:rsid w:val="00C074CA"/>
    <w:rsid w:val="00C07F2A"/>
    <w:rsid w:val="00C15F8B"/>
    <w:rsid w:val="00C24060"/>
    <w:rsid w:val="00C26E3E"/>
    <w:rsid w:val="00C31CF3"/>
    <w:rsid w:val="00C32E51"/>
    <w:rsid w:val="00C377A1"/>
    <w:rsid w:val="00C4037A"/>
    <w:rsid w:val="00C41309"/>
    <w:rsid w:val="00C41A80"/>
    <w:rsid w:val="00C45948"/>
    <w:rsid w:val="00C4618D"/>
    <w:rsid w:val="00C56C83"/>
    <w:rsid w:val="00C57242"/>
    <w:rsid w:val="00C6042C"/>
    <w:rsid w:val="00C604EE"/>
    <w:rsid w:val="00C64309"/>
    <w:rsid w:val="00C654B2"/>
    <w:rsid w:val="00C66EFD"/>
    <w:rsid w:val="00C70352"/>
    <w:rsid w:val="00C70400"/>
    <w:rsid w:val="00C70E2E"/>
    <w:rsid w:val="00C72B7A"/>
    <w:rsid w:val="00C72D94"/>
    <w:rsid w:val="00C7318F"/>
    <w:rsid w:val="00C73C07"/>
    <w:rsid w:val="00C75D20"/>
    <w:rsid w:val="00C8325C"/>
    <w:rsid w:val="00C859D6"/>
    <w:rsid w:val="00C93F1B"/>
    <w:rsid w:val="00C93F2E"/>
    <w:rsid w:val="00CA0627"/>
    <w:rsid w:val="00CA5FBB"/>
    <w:rsid w:val="00CB1034"/>
    <w:rsid w:val="00CB446B"/>
    <w:rsid w:val="00CC06E6"/>
    <w:rsid w:val="00CC1CCF"/>
    <w:rsid w:val="00CC3B0A"/>
    <w:rsid w:val="00CC5E7B"/>
    <w:rsid w:val="00CD5C63"/>
    <w:rsid w:val="00CE366A"/>
    <w:rsid w:val="00CE398F"/>
    <w:rsid w:val="00CE771F"/>
    <w:rsid w:val="00CF0D09"/>
    <w:rsid w:val="00CF48BE"/>
    <w:rsid w:val="00CF5455"/>
    <w:rsid w:val="00CF665D"/>
    <w:rsid w:val="00D0019D"/>
    <w:rsid w:val="00D01503"/>
    <w:rsid w:val="00D02153"/>
    <w:rsid w:val="00D04ECF"/>
    <w:rsid w:val="00D05C84"/>
    <w:rsid w:val="00D14794"/>
    <w:rsid w:val="00D16FB9"/>
    <w:rsid w:val="00D17106"/>
    <w:rsid w:val="00D21DBD"/>
    <w:rsid w:val="00D23267"/>
    <w:rsid w:val="00D26E15"/>
    <w:rsid w:val="00D272B1"/>
    <w:rsid w:val="00D279E9"/>
    <w:rsid w:val="00D30494"/>
    <w:rsid w:val="00D306B3"/>
    <w:rsid w:val="00D32CFF"/>
    <w:rsid w:val="00D3527E"/>
    <w:rsid w:val="00D35783"/>
    <w:rsid w:val="00D373FB"/>
    <w:rsid w:val="00D45E15"/>
    <w:rsid w:val="00D45EE1"/>
    <w:rsid w:val="00D472D2"/>
    <w:rsid w:val="00D52C95"/>
    <w:rsid w:val="00D56C9D"/>
    <w:rsid w:val="00D61DA5"/>
    <w:rsid w:val="00D6220B"/>
    <w:rsid w:val="00D634C4"/>
    <w:rsid w:val="00D64D0D"/>
    <w:rsid w:val="00D652DF"/>
    <w:rsid w:val="00D660CD"/>
    <w:rsid w:val="00D66A72"/>
    <w:rsid w:val="00D67D74"/>
    <w:rsid w:val="00D73281"/>
    <w:rsid w:val="00D80427"/>
    <w:rsid w:val="00D8588A"/>
    <w:rsid w:val="00D86784"/>
    <w:rsid w:val="00D87519"/>
    <w:rsid w:val="00D87CFC"/>
    <w:rsid w:val="00D9075F"/>
    <w:rsid w:val="00D90888"/>
    <w:rsid w:val="00D9618B"/>
    <w:rsid w:val="00DA006B"/>
    <w:rsid w:val="00DA425E"/>
    <w:rsid w:val="00DA42E9"/>
    <w:rsid w:val="00DA60ED"/>
    <w:rsid w:val="00DA72DC"/>
    <w:rsid w:val="00DB3A79"/>
    <w:rsid w:val="00DC1821"/>
    <w:rsid w:val="00DC3DBA"/>
    <w:rsid w:val="00DC4961"/>
    <w:rsid w:val="00DD0878"/>
    <w:rsid w:val="00DE2FE3"/>
    <w:rsid w:val="00DE33E1"/>
    <w:rsid w:val="00DE50D7"/>
    <w:rsid w:val="00DE5D3F"/>
    <w:rsid w:val="00DE6B10"/>
    <w:rsid w:val="00E01FA8"/>
    <w:rsid w:val="00E0208C"/>
    <w:rsid w:val="00E12B46"/>
    <w:rsid w:val="00E12FFE"/>
    <w:rsid w:val="00E16C50"/>
    <w:rsid w:val="00E16CA5"/>
    <w:rsid w:val="00E20912"/>
    <w:rsid w:val="00E20C33"/>
    <w:rsid w:val="00E2103C"/>
    <w:rsid w:val="00E217B4"/>
    <w:rsid w:val="00E23DE1"/>
    <w:rsid w:val="00E256F3"/>
    <w:rsid w:val="00E26AC6"/>
    <w:rsid w:val="00E27650"/>
    <w:rsid w:val="00E33726"/>
    <w:rsid w:val="00E353CB"/>
    <w:rsid w:val="00E372EE"/>
    <w:rsid w:val="00E44BFE"/>
    <w:rsid w:val="00E56477"/>
    <w:rsid w:val="00E676AF"/>
    <w:rsid w:val="00E74A6D"/>
    <w:rsid w:val="00E83939"/>
    <w:rsid w:val="00E8768C"/>
    <w:rsid w:val="00E9044E"/>
    <w:rsid w:val="00E945AC"/>
    <w:rsid w:val="00EA0A3D"/>
    <w:rsid w:val="00EA15F8"/>
    <w:rsid w:val="00EA4E30"/>
    <w:rsid w:val="00EA5D43"/>
    <w:rsid w:val="00EA7EF8"/>
    <w:rsid w:val="00EB0C0F"/>
    <w:rsid w:val="00EB2706"/>
    <w:rsid w:val="00EB5CA3"/>
    <w:rsid w:val="00EC01F6"/>
    <w:rsid w:val="00EC11A8"/>
    <w:rsid w:val="00EC2C0C"/>
    <w:rsid w:val="00EC6B47"/>
    <w:rsid w:val="00ED1628"/>
    <w:rsid w:val="00ED1773"/>
    <w:rsid w:val="00ED2735"/>
    <w:rsid w:val="00ED4CFC"/>
    <w:rsid w:val="00EE4443"/>
    <w:rsid w:val="00EE5B74"/>
    <w:rsid w:val="00EE601F"/>
    <w:rsid w:val="00EE796F"/>
    <w:rsid w:val="00EF1D97"/>
    <w:rsid w:val="00EF3C3C"/>
    <w:rsid w:val="00F00703"/>
    <w:rsid w:val="00F008CB"/>
    <w:rsid w:val="00F01DF2"/>
    <w:rsid w:val="00F073BB"/>
    <w:rsid w:val="00F07852"/>
    <w:rsid w:val="00F1176B"/>
    <w:rsid w:val="00F13EBD"/>
    <w:rsid w:val="00F15597"/>
    <w:rsid w:val="00F21CD4"/>
    <w:rsid w:val="00F2556B"/>
    <w:rsid w:val="00F307CD"/>
    <w:rsid w:val="00F32359"/>
    <w:rsid w:val="00F332E7"/>
    <w:rsid w:val="00F43CC6"/>
    <w:rsid w:val="00F4560A"/>
    <w:rsid w:val="00F5091C"/>
    <w:rsid w:val="00F57D74"/>
    <w:rsid w:val="00F61FD5"/>
    <w:rsid w:val="00F633C1"/>
    <w:rsid w:val="00F640C8"/>
    <w:rsid w:val="00F645DB"/>
    <w:rsid w:val="00F706A9"/>
    <w:rsid w:val="00F7560D"/>
    <w:rsid w:val="00F75EB7"/>
    <w:rsid w:val="00F76F37"/>
    <w:rsid w:val="00F83744"/>
    <w:rsid w:val="00F871BB"/>
    <w:rsid w:val="00F87256"/>
    <w:rsid w:val="00F9445D"/>
    <w:rsid w:val="00FA37A7"/>
    <w:rsid w:val="00FB54EF"/>
    <w:rsid w:val="00FB7457"/>
    <w:rsid w:val="00FC0900"/>
    <w:rsid w:val="00FC4732"/>
    <w:rsid w:val="00FD1C5A"/>
    <w:rsid w:val="00FD4D4C"/>
    <w:rsid w:val="00FD777D"/>
    <w:rsid w:val="00FE31B0"/>
    <w:rsid w:val="00FE43A0"/>
    <w:rsid w:val="00FE4E0C"/>
    <w:rsid w:val="00FE5E18"/>
    <w:rsid w:val="00FE6DAB"/>
    <w:rsid w:val="00FE7202"/>
    <w:rsid w:val="00FF04C4"/>
    <w:rsid w:val="00FF0D02"/>
    <w:rsid w:val="00FF2F22"/>
    <w:rsid w:val="00FF5B3D"/>
    <w:rsid w:val="00FF6F53"/>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E19BC5"/>
  <w14:defaultImageDpi w14:val="32767"/>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 w:type="paragraph" w:styleId="BalloonText">
    <w:name w:val="Balloon Text"/>
    <w:basedOn w:val="Normal"/>
    <w:link w:val="BalloonTextChar"/>
    <w:uiPriority w:val="99"/>
    <w:semiHidden/>
    <w:unhideWhenUsed/>
    <w:rsid w:val="00DE50D7"/>
    <w:rPr>
      <w:rFonts w:cs="Times New Roman"/>
      <w:sz w:val="18"/>
      <w:szCs w:val="18"/>
    </w:rPr>
  </w:style>
  <w:style w:type="character" w:customStyle="1" w:styleId="BalloonTextChar">
    <w:name w:val="Balloon Text Char"/>
    <w:basedOn w:val="DefaultParagraphFont"/>
    <w:link w:val="BalloonText"/>
    <w:uiPriority w:val="99"/>
    <w:semiHidden/>
    <w:rsid w:val="00DE50D7"/>
    <w:rPr>
      <w:rFonts w:cs="Times New Roman"/>
      <w:sz w:val="18"/>
      <w:szCs w:val="18"/>
    </w:rPr>
  </w:style>
  <w:style w:type="paragraph" w:styleId="Revision">
    <w:name w:val="Revision"/>
    <w:hidden/>
    <w:uiPriority w:val="99"/>
    <w:semiHidden/>
    <w:rsid w:val="00F5091C"/>
  </w:style>
  <w:style w:type="paragraph" w:styleId="Bibliography">
    <w:name w:val="Bibliography"/>
    <w:basedOn w:val="Normal"/>
    <w:next w:val="Normal"/>
    <w:uiPriority w:val="37"/>
    <w:unhideWhenUsed/>
    <w:rsid w:val="007B6971"/>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3403791">
      <w:bodyDiv w:val="1"/>
      <w:marLeft w:val="0"/>
      <w:marRight w:val="0"/>
      <w:marTop w:val="0"/>
      <w:marBottom w:val="0"/>
      <w:divBdr>
        <w:top w:val="none" w:sz="0" w:space="0" w:color="auto"/>
        <w:left w:val="none" w:sz="0" w:space="0" w:color="auto"/>
        <w:bottom w:val="none" w:sz="0" w:space="0" w:color="auto"/>
        <w:right w:val="none" w:sz="0" w:space="0" w:color="auto"/>
      </w:divBdr>
    </w:div>
    <w:div w:id="969433416">
      <w:bodyDiv w:val="1"/>
      <w:marLeft w:val="0"/>
      <w:marRight w:val="0"/>
      <w:marTop w:val="0"/>
      <w:marBottom w:val="0"/>
      <w:divBdr>
        <w:top w:val="none" w:sz="0" w:space="0" w:color="auto"/>
        <w:left w:val="none" w:sz="0" w:space="0" w:color="auto"/>
        <w:bottom w:val="none" w:sz="0" w:space="0" w:color="auto"/>
        <w:right w:val="none" w:sz="0" w:space="0" w:color="auto"/>
      </w:divBdr>
    </w:div>
    <w:div w:id="1254506642">
      <w:bodyDiv w:val="1"/>
      <w:marLeft w:val="0"/>
      <w:marRight w:val="0"/>
      <w:marTop w:val="0"/>
      <w:marBottom w:val="0"/>
      <w:divBdr>
        <w:top w:val="none" w:sz="0" w:space="0" w:color="auto"/>
        <w:left w:val="none" w:sz="0" w:space="0" w:color="auto"/>
        <w:bottom w:val="none" w:sz="0" w:space="0" w:color="auto"/>
        <w:right w:val="none" w:sz="0" w:space="0" w:color="auto"/>
      </w:divBdr>
    </w:div>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 w:id="2016421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1A1F7B-1B36-E441-B8FC-FEA31FF06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5024</Words>
  <Characters>85640</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00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cp:revision>
  <dcterms:created xsi:type="dcterms:W3CDTF">2023-12-04T20:19:00Z</dcterms:created>
  <dcterms:modified xsi:type="dcterms:W3CDTF">2023-12-04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y fmtid="{D5CDD505-2E9C-101B-9397-08002B2CF9AE}" pid="25" name="ZOTERO_PREF_1">
    <vt:lpwstr>&lt;data data-version="3" zotero-version="6.0.11"&gt;&lt;session id="AVTu201O"/&gt;&lt;style id="http://www.zotero.org/styles/journal-of-experimental-botany" hasBibliography="1" bibliographyStyleHasBeenSet="1"/&gt;&lt;prefs&gt;&lt;pref name="fieldType" value="Field"/&gt;&lt;pref name="do</vt:lpwstr>
  </property>
  <property fmtid="{D5CDD505-2E9C-101B-9397-08002B2CF9AE}" pid="26" name="ZOTERO_PREF_2">
    <vt:lpwstr>ntAskDelayCitationUpdates" value="true"/&gt;&lt;/prefs&gt;&lt;/data&gt;</vt:lpwstr>
  </property>
</Properties>
</file>